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0CBB9A" w14:textId="6C81EC6D" w:rsidR="00426A7F" w:rsidRDefault="00426A7F" w:rsidP="00426A7F">
      <w:pPr>
        <w:spacing w:line="360" w:lineRule="auto"/>
        <w:rPr>
          <w:b/>
          <w:bCs/>
          <w:u w:val="single"/>
        </w:rPr>
      </w:pPr>
      <w:r>
        <w:rPr>
          <w:b/>
          <w:bCs/>
          <w:u w:val="single"/>
        </w:rPr>
        <w:t>Supplemental Methods</w:t>
      </w:r>
    </w:p>
    <w:p w14:paraId="291A39B8" w14:textId="4FCC262F" w:rsidR="00426A7F" w:rsidRDefault="00426A7F" w:rsidP="00426A7F">
      <w:pPr>
        <w:spacing w:line="360" w:lineRule="auto"/>
        <w:rPr>
          <w:i/>
          <w:iCs/>
        </w:rPr>
      </w:pPr>
      <w:r>
        <w:rPr>
          <w:i/>
          <w:iCs/>
        </w:rPr>
        <w:t>Genetic Parentage Analysis</w:t>
      </w:r>
    </w:p>
    <w:p w14:paraId="654FC519" w14:textId="7AD0D15D" w:rsidR="00426A7F" w:rsidRDefault="00D53490" w:rsidP="00D53490">
      <w:pPr>
        <w:spacing w:line="360" w:lineRule="auto"/>
        <w:ind w:left="-5" w:right="53" w:firstLine="725"/>
      </w:pPr>
      <w:r>
        <w:t>Consistent with</w:t>
      </w:r>
      <w:r w:rsidR="00426A7F">
        <w:t xml:space="preserve"> the approach used in other evaluations of spring Chinook salmon reintroductions above Upper Willamette tributaries </w:t>
      </w:r>
      <w:r w:rsidR="00426A7F">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E5242A">
        <w:instrText xml:space="preserve"> ADDIN EN.CITE </w:instrText>
      </w:r>
      <w:r w:rsidR="00E5242A">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rsidR="00E5242A">
        <w:instrText xml:space="preserve"> ADDIN EN.CITE.DATA </w:instrText>
      </w:r>
      <w:r w:rsidR="00E5242A">
        <w:fldChar w:fldCharType="end"/>
      </w:r>
      <w:r w:rsidR="00426A7F">
        <w:fldChar w:fldCharType="separate"/>
      </w:r>
      <w:r w:rsidR="00E5242A">
        <w:rPr>
          <w:noProof/>
        </w:rPr>
        <w:t>(Banks</w:t>
      </w:r>
      <w:r w:rsidR="00E5242A" w:rsidRPr="00E5242A">
        <w:rPr>
          <w:i/>
          <w:noProof/>
        </w:rPr>
        <w:t xml:space="preserve"> et al.</w:t>
      </w:r>
      <w:r w:rsidR="00E5242A">
        <w:rPr>
          <w:noProof/>
        </w:rPr>
        <w:t xml:space="preserve"> 2013; Banks</w:t>
      </w:r>
      <w:r w:rsidR="00E5242A" w:rsidRPr="00E5242A">
        <w:rPr>
          <w:i/>
          <w:noProof/>
        </w:rPr>
        <w:t xml:space="preserve"> et al.</w:t>
      </w:r>
      <w:r w:rsidR="00E5242A">
        <w:rPr>
          <w:noProof/>
        </w:rPr>
        <w:t xml:space="preserve"> 2016; Banks</w:t>
      </w:r>
      <w:r w:rsidR="00E5242A" w:rsidRPr="00E5242A">
        <w:rPr>
          <w:i/>
          <w:noProof/>
        </w:rPr>
        <w:t xml:space="preserve"> et al.</w:t>
      </w:r>
      <w:r w:rsidR="00E5242A">
        <w:rPr>
          <w:noProof/>
        </w:rPr>
        <w:t xml:space="preserve"> 2014; Evans</w:t>
      </w:r>
      <w:r w:rsidR="00E5242A" w:rsidRPr="00E5242A">
        <w:rPr>
          <w:i/>
          <w:noProof/>
        </w:rPr>
        <w:t xml:space="preserve"> et al.</w:t>
      </w:r>
      <w:r w:rsidR="00E5242A">
        <w:rPr>
          <w:noProof/>
        </w:rPr>
        <w:t xml:space="preserve"> 2019; Evans</w:t>
      </w:r>
      <w:r w:rsidR="00E5242A" w:rsidRPr="00E5242A">
        <w:rPr>
          <w:i/>
          <w:noProof/>
        </w:rPr>
        <w:t xml:space="preserve"> et al.</w:t>
      </w:r>
      <w:r w:rsidR="00E5242A">
        <w:rPr>
          <w:noProof/>
        </w:rPr>
        <w:t xml:space="preserve"> 2016; O’Malley</w:t>
      </w:r>
      <w:r w:rsidR="00E5242A" w:rsidRPr="00E5242A">
        <w:rPr>
          <w:i/>
          <w:noProof/>
        </w:rPr>
        <w:t xml:space="preserve"> et al.</w:t>
      </w:r>
      <w:r w:rsidR="00E5242A">
        <w:rPr>
          <w:noProof/>
        </w:rPr>
        <w:t xml:space="preserve"> 2014; O’Malley</w:t>
      </w:r>
      <w:r w:rsidR="00E5242A" w:rsidRPr="00E5242A">
        <w:rPr>
          <w:i/>
          <w:noProof/>
        </w:rPr>
        <w:t xml:space="preserve"> et al.</w:t>
      </w:r>
      <w:r w:rsidR="00E5242A">
        <w:rPr>
          <w:noProof/>
        </w:rPr>
        <w:t xml:space="preserve"> 2015; Sard</w:t>
      </w:r>
      <w:r w:rsidR="00E5242A" w:rsidRPr="00E5242A">
        <w:rPr>
          <w:i/>
          <w:noProof/>
        </w:rPr>
        <w:t xml:space="preserve"> et al.</w:t>
      </w:r>
      <w:r w:rsidR="00E5242A">
        <w:rPr>
          <w:noProof/>
        </w:rPr>
        <w:t xml:space="preserve"> 2016b; Sard</w:t>
      </w:r>
      <w:r w:rsidR="00E5242A" w:rsidRPr="00E5242A">
        <w:rPr>
          <w:i/>
          <w:noProof/>
        </w:rPr>
        <w:t xml:space="preserve"> et al.</w:t>
      </w:r>
      <w:r w:rsidR="00E5242A">
        <w:rPr>
          <w:noProof/>
        </w:rPr>
        <w:t xml:space="preserve"> 2015)</w:t>
      </w:r>
      <w:r w:rsidR="00426A7F">
        <w:fldChar w:fldCharType="end"/>
      </w:r>
      <w:r>
        <w:t>, w</w:t>
      </w:r>
      <w:r w:rsidR="00426A7F">
        <w:t xml:space="preserve">e used COLONY alongside CERVUS to generate a consensus pedigree for analyses. </w:t>
      </w:r>
      <w:r>
        <w:t xml:space="preserve">The consensus pedigree approach allows incorporation of multiple sources of information, providing greater confidence in parent-offspring relationships </w:t>
      </w:r>
      <w:r>
        <w:fldChar w:fldCharType="begin"/>
      </w:r>
      <w:r>
        <w:instrText xml:space="preserve"> ADDIN EN.CITE &lt;EndNote&gt;&lt;Cite&gt;&lt;Author&gt;Walling&lt;/Author&gt;&lt;Year&gt;2010&lt;/Year&gt;&lt;RecNum&gt;1627&lt;/RecNum&gt;&lt;DisplayText&gt;(Walling&lt;style face="italic"&gt; et al.&lt;/style&gt; 2010)&lt;/DisplayText&gt;&lt;record&gt;&lt;rec-number&gt;1627&lt;/rec-number&gt;&lt;foreign-keys&gt;&lt;key app="EN" db-id="fstdwt0t3xzrskewzvmxpsf80xx25990rfrd" timestamp="1675714034"&gt;1627&lt;/key&gt;&lt;/foreign-keys&gt;&lt;ref-type name="Journal Article"&gt;17&lt;/ref-type&gt;&lt;contributors&gt;&lt;authors&gt;&lt;author&gt;Walling, Craig A&lt;/author&gt;&lt;author&gt;Pemberton, Josephine M&lt;/author&gt;&lt;author&gt;Hadfield, Jarrod D&lt;/author&gt;&lt;author&gt;Kruuk, Loeske EB&lt;/author&gt;&lt;/authors&gt;&lt;/contributors&gt;&lt;titles&gt;&lt;title&gt;Comparing parentage inference software: reanalysis of a red deer pedigree&lt;/title&gt;&lt;secondary-title&gt;Molecular Ecology&lt;/secondary-title&gt;&lt;/titles&gt;&lt;periodical&gt;&lt;full-title&gt;Molecular Ecology&lt;/full-title&gt;&lt;/periodical&gt;&lt;pages&gt;1914-1928&lt;/pages&gt;&lt;volume&gt;19&lt;/volume&gt;&lt;number&gt;9&lt;/number&gt;&lt;dates&gt;&lt;year&gt;2010&lt;/year&gt;&lt;/dates&gt;&lt;isbn&gt;0962-1083&lt;/isbn&gt;&lt;urls&gt;&lt;/urls&gt;&lt;/record&gt;&lt;/Cite&gt;&lt;/EndNote&gt;</w:instrText>
      </w:r>
      <w:r>
        <w:fldChar w:fldCharType="separate"/>
      </w:r>
      <w:r>
        <w:rPr>
          <w:noProof/>
        </w:rPr>
        <w:t>(Walling</w:t>
      </w:r>
      <w:r w:rsidRPr="00D53490">
        <w:rPr>
          <w:i/>
          <w:noProof/>
        </w:rPr>
        <w:t xml:space="preserve"> et al.</w:t>
      </w:r>
      <w:r>
        <w:rPr>
          <w:noProof/>
        </w:rPr>
        <w:t xml:space="preserve"> 2010)</w:t>
      </w:r>
      <w:r>
        <w:fldChar w:fldCharType="end"/>
      </w:r>
      <w:r>
        <w:t xml:space="preserve">. </w:t>
      </w:r>
      <w:r w:rsidR="00E5242A">
        <w:t xml:space="preserve">We chose to use COLONY alongside CERVUS, because </w:t>
      </w:r>
      <w:r w:rsidR="00426A7F" w:rsidRPr="00D71476">
        <w:t>CERVUS</w:t>
      </w:r>
      <w:r w:rsidR="00401B68">
        <w:t xml:space="preserve"> </w:t>
      </w:r>
      <w:r w:rsidR="00426A7F" w:rsidRPr="00D71476">
        <w:t xml:space="preserve">requires an accurate estimate of the </w:t>
      </w:r>
      <w:r w:rsidR="00E5242A">
        <w:t>proportion of sampled parents</w:t>
      </w:r>
      <w:r>
        <w:t xml:space="preserve">, </w:t>
      </w:r>
      <w:r w:rsidR="00E5242A">
        <w:t xml:space="preserve">and previous work has indicated the presence of </w:t>
      </w:r>
      <w:proofErr w:type="spellStart"/>
      <w:r w:rsidR="00E5242A">
        <w:t>adfluvial</w:t>
      </w:r>
      <w:proofErr w:type="spellEnd"/>
      <w:r w:rsidR="00E5242A">
        <w:t xml:space="preserve"> and precocial spawners above the dam </w:t>
      </w:r>
      <w:r w:rsidR="00E5242A">
        <w:fldChar w:fldCharType="begin"/>
      </w:r>
      <w:r w:rsidR="00E5242A">
        <w:instrText xml:space="preserve"> ADDIN EN.CITE &lt;EndNote&gt;&lt;Cite&gt;&lt;Author&gt;Sard&lt;/Author&gt;&lt;Year&gt;2016&lt;/Year&gt;&lt;RecNum&gt;1572&lt;/RecNum&gt;&lt;DisplayText&gt;(Sard&lt;style face="italic"&gt; et al.&lt;/style&gt;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E5242A">
        <w:fldChar w:fldCharType="separate"/>
      </w:r>
      <w:r w:rsidR="00E5242A">
        <w:rPr>
          <w:noProof/>
        </w:rPr>
        <w:t>(Sard</w:t>
      </w:r>
      <w:r w:rsidR="00E5242A" w:rsidRPr="00E5242A">
        <w:rPr>
          <w:i/>
          <w:noProof/>
        </w:rPr>
        <w:t xml:space="preserve"> et al.</w:t>
      </w:r>
      <w:r w:rsidR="00E5242A">
        <w:rPr>
          <w:noProof/>
        </w:rPr>
        <w:t xml:space="preserve"> 2016a)</w:t>
      </w:r>
      <w:r w:rsidR="00E5242A">
        <w:fldChar w:fldCharType="end"/>
      </w:r>
      <w:r w:rsidR="00E5242A">
        <w:t xml:space="preserve">. Furthermore, </w:t>
      </w:r>
      <w:r w:rsidR="00426A7F" w:rsidRPr="00D71476">
        <w:t xml:space="preserve">simulation studies have suggested that </w:t>
      </w:r>
      <w:r w:rsidR="00F27000">
        <w:t>parent-offspring relationships identified by COLONY</w:t>
      </w:r>
      <w:r w:rsidR="00426A7F" w:rsidRPr="00D71476">
        <w:t xml:space="preserve"> </w:t>
      </w:r>
      <w:r w:rsidR="00401B68">
        <w:t>are</w:t>
      </w:r>
      <w:r w:rsidR="00426A7F" w:rsidRPr="00D71476">
        <w:t xml:space="preserve"> the most accurate </w:t>
      </w:r>
      <w:r w:rsidR="00401B68">
        <w:t>among three</w:t>
      </w:r>
      <w:r w:rsidR="00426A7F" w:rsidRPr="00D71476">
        <w:t xml:space="preserve"> pedigree reconstruction methods </w:t>
      </w:r>
      <w:r w:rsidR="00401B68">
        <w:t xml:space="preserve">in frequent use </w:t>
      </w:r>
      <w:r w:rsidR="00426A7F" w:rsidRPr="00D71476">
        <w:fldChar w:fldCharType="begin"/>
      </w:r>
      <w:r w:rsidR="00426A7F">
        <w:instrText xml:space="preserve"> ADDIN EN.CITE &lt;EndNote&gt;&lt;Cite&gt;&lt;Author&gt;Harrison&lt;/Author&gt;&lt;Year&gt;2013&lt;/Year&gt;&lt;RecNum&gt;1541&lt;/RecNum&gt;&lt;DisplayText&gt;(Harrison&lt;style face="italic"&gt; et al.&lt;/style&gt;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426A7F" w:rsidRPr="00D71476">
        <w:fldChar w:fldCharType="separate"/>
      </w:r>
      <w:r w:rsidR="00426A7F">
        <w:rPr>
          <w:noProof/>
        </w:rPr>
        <w:t>(Harrison</w:t>
      </w:r>
      <w:r w:rsidR="00426A7F" w:rsidRPr="003D7321">
        <w:rPr>
          <w:i/>
          <w:noProof/>
        </w:rPr>
        <w:t xml:space="preserve"> et al.</w:t>
      </w:r>
      <w:r w:rsidR="00426A7F">
        <w:rPr>
          <w:noProof/>
        </w:rPr>
        <w:t xml:space="preserve"> 2013)</w:t>
      </w:r>
      <w:r w:rsidR="00426A7F" w:rsidRPr="00D71476">
        <w:fldChar w:fldCharType="end"/>
      </w:r>
      <w:r w:rsidR="00426A7F">
        <w:t xml:space="preserve">. </w:t>
      </w:r>
    </w:p>
    <w:p w14:paraId="48AF9B41" w14:textId="44654BEF" w:rsidR="005602D1" w:rsidRDefault="00401B68" w:rsidP="00401B68">
      <w:pPr>
        <w:spacing w:line="360" w:lineRule="auto"/>
        <w:ind w:left="-5" w:right="53" w:firstLine="725"/>
      </w:pPr>
      <w:r>
        <w:t>When inferring pedigree</w:t>
      </w:r>
      <w:r w:rsidR="00F27000">
        <w:t>s</w:t>
      </w:r>
      <w:r>
        <w:t xml:space="preserve">, we attempted to follow the approach of previously published evaluations </w:t>
      </w:r>
      <w:r w:rsidR="005602D1">
        <w:t>for the McKenzie River reintroduction</w:t>
      </w:r>
      <w:r>
        <w:t xml:space="preserve"> as closely as possible. </w:t>
      </w:r>
      <w:r w:rsidR="00F27000">
        <w:t xml:space="preserve">We </w:t>
      </w:r>
      <w:r w:rsidR="005B2EE8">
        <w:t xml:space="preserve">first </w:t>
      </w:r>
      <w:r>
        <w:t>made p</w:t>
      </w:r>
      <w:r w:rsidRPr="00D71476">
        <w:t>arent(s)-offspring assignments</w:t>
      </w:r>
      <w:r>
        <w:t xml:space="preserve"> in </w:t>
      </w:r>
      <w:r w:rsidRPr="00D71476">
        <w:t>CERVUS Version 3.07</w:t>
      </w:r>
      <w:r w:rsidR="005602D1">
        <w:t>. For each offspring, we first removed impossible parentages. For example, if</w:t>
      </w:r>
      <w:r w:rsidR="005602D1" w:rsidRPr="005602D1">
        <w:t xml:space="preserve"> one parent of a </w:t>
      </w:r>
      <w:r w:rsidR="005602D1">
        <w:t xml:space="preserve">parent-offspring </w:t>
      </w:r>
      <w:r w:rsidR="005602D1" w:rsidRPr="005602D1">
        <w:t xml:space="preserve">trio was collected as a carcass sample, </w:t>
      </w:r>
      <w:r w:rsidR="005602D1">
        <w:t xml:space="preserve">the </w:t>
      </w:r>
      <w:r w:rsidR="005602D1" w:rsidRPr="005602D1">
        <w:t>recovery date must be after the release date of the other parent</w:t>
      </w:r>
      <w:r w:rsidR="005602D1">
        <w:t>. Assignments were then made</w:t>
      </w:r>
      <w:r w:rsidRPr="00D71476">
        <w:t xml:space="preserve"> using a strict 95% confidence criterion, a minimum of seven loci, an assumed parent sampling rate of 95%, and a maximum of one mismatch between parent-offspring pairs (maximum of two mismatches for parent-offspring trios). </w:t>
      </w:r>
      <w:r>
        <w:t xml:space="preserve">We </w:t>
      </w:r>
      <w:r w:rsidR="00F27000">
        <w:t>then</w:t>
      </w:r>
      <w:r>
        <w:t xml:space="preserve"> </w:t>
      </w:r>
      <w:r w:rsidRPr="00D71476">
        <w:t>assign</w:t>
      </w:r>
      <w:r>
        <w:t>ed</w:t>
      </w:r>
      <w:r w:rsidRPr="00D71476">
        <w:t xml:space="preserve"> </w:t>
      </w:r>
      <w:r>
        <w:t xml:space="preserve">parentage </w:t>
      </w:r>
      <w:r w:rsidRPr="00D71476">
        <w:t>using the combined PLS-FL algorithm implemented in COLONY Version 2.0.6.8</w:t>
      </w:r>
      <w:r>
        <w:t xml:space="preserve"> </w:t>
      </w:r>
      <w:r>
        <w:fldChar w:fldCharType="begin"/>
      </w:r>
      <w:r>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fldChar w:fldCharType="separate"/>
      </w:r>
      <w:r>
        <w:rPr>
          <w:noProof/>
        </w:rPr>
        <w:t>(Jones &amp; Wang 2010)</w:t>
      </w:r>
      <w:r>
        <w:fldChar w:fldCharType="end"/>
      </w:r>
      <w:r w:rsidRPr="00D71476">
        <w:t>. COLONY was run using the following parameters: medium run length, polygamous male and female setting, weak sibship prior of 1, allele dropout and miscalled allele rate prior of 2% per locus, and an assumed 95% rate of sampled parents.</w:t>
      </w:r>
      <w:r>
        <w:t xml:space="preserve"> </w:t>
      </w:r>
      <w:r w:rsidR="005602D1">
        <w:t xml:space="preserve">We also filtered the raw COLONY pedigree to remove impossible parentages, parent-offspring duos with more than one mismatch, and parent-offspring trios with greater than two mismatches. </w:t>
      </w:r>
    </w:p>
    <w:p w14:paraId="409E3D03" w14:textId="69F19673" w:rsidR="00401B68" w:rsidRDefault="00F27000" w:rsidP="00F27000">
      <w:pPr>
        <w:spacing w:line="360" w:lineRule="auto"/>
        <w:ind w:left="-5" w:right="53" w:firstLine="725"/>
      </w:pPr>
      <w:r>
        <w:lastRenderedPageBreak/>
        <w:t xml:space="preserve">To infer the consensus pedigree used for all downstream analyses we combined the results of the CERVUS and COLONY pedigrees. </w:t>
      </w:r>
      <w:r w:rsidR="005602D1">
        <w:t xml:space="preserve">Briefly, </w:t>
      </w:r>
      <w:r>
        <w:t xml:space="preserve">for each offspring, disagreements in assignments between </w:t>
      </w:r>
      <w:r w:rsidR="005602D1">
        <w:t xml:space="preserve">CERVUS and COLONY were settled </w:t>
      </w:r>
      <w:r>
        <w:t>using</w:t>
      </w:r>
      <w:r w:rsidR="005602D1">
        <w:t xml:space="preserve"> number of mismatches.</w:t>
      </w:r>
      <w:r>
        <w:t xml:space="preserve"> Additionally, parent-offspring trio assignments were given precedence o</w:t>
      </w:r>
      <w:r w:rsidR="00E71763">
        <w:t>ver</w:t>
      </w:r>
      <w:r>
        <w:t xml:space="preserve"> parent-offspring duo assignments, given the smaller non-exclusion probabilities of parent-offspring trios relative to parent-offspring duos (Supplemental Table 1). In the case of ties, assignments made by COLONY </w:t>
      </w:r>
      <w:r w:rsidR="00E71763">
        <w:t>were given</w:t>
      </w:r>
      <w:r>
        <w:t xml:space="preserve"> precedence. </w:t>
      </w:r>
    </w:p>
    <w:p w14:paraId="2DF42ED4" w14:textId="5866423F" w:rsidR="005B2EE8" w:rsidRDefault="005B2EE8" w:rsidP="000252B3">
      <w:pPr>
        <w:spacing w:line="360" w:lineRule="auto"/>
        <w:ind w:right="53"/>
      </w:pPr>
    </w:p>
    <w:p w14:paraId="6608561B" w14:textId="081C9735" w:rsidR="000252B3" w:rsidRDefault="000252B3" w:rsidP="000252B3">
      <w:pPr>
        <w:spacing w:line="360" w:lineRule="auto"/>
        <w:ind w:right="53"/>
        <w:rPr>
          <w:i/>
          <w:iCs/>
        </w:rPr>
      </w:pPr>
      <w:proofErr w:type="spellStart"/>
      <w:r>
        <w:rPr>
          <w:i/>
          <w:iCs/>
        </w:rPr>
        <w:t>GLMM</w:t>
      </w:r>
      <w:r>
        <w:rPr>
          <w:i/>
          <w:iCs/>
          <w:vertAlign w:val="subscript"/>
        </w:rPr>
        <w:t>immigrant</w:t>
      </w:r>
      <w:proofErr w:type="spellEnd"/>
    </w:p>
    <w:p w14:paraId="4D668583" w14:textId="3C9D4BED" w:rsidR="00071410" w:rsidRPr="002F0674" w:rsidRDefault="002C7AD5" w:rsidP="002F0674">
      <w:pPr>
        <w:spacing w:line="360" w:lineRule="auto"/>
        <w:ind w:right="53" w:firstLine="720"/>
      </w:pPr>
      <w:r>
        <w:t xml:space="preserve">We used a generalized linear mixed model to investigate the relationship </w:t>
      </w:r>
      <w:r w:rsidR="00071410">
        <w:t xml:space="preserve">between </w:t>
      </w:r>
      <w:r>
        <w:t>the probability that an NOR salmon collected at the Cougar Trap was produced above the dam or was an NOR immigrant</w:t>
      </w:r>
      <w:r w:rsidR="00071410">
        <w:t xml:space="preserve"> and two fixed predictors (</w:t>
      </w:r>
      <w:r w:rsidR="00071410">
        <w:rPr>
          <w:i/>
          <w:iCs/>
        </w:rPr>
        <w:t xml:space="preserve">sex </w:t>
      </w:r>
      <w:r w:rsidR="00071410">
        <w:t xml:space="preserve">and </w:t>
      </w:r>
      <w:r w:rsidR="00071410">
        <w:rPr>
          <w:i/>
          <w:iCs/>
        </w:rPr>
        <w:t xml:space="preserve">Julian day of sampling </w:t>
      </w:r>
      <w:r w:rsidR="00071410">
        <w:t xml:space="preserve">at the Cougar Trap), and their interaction. We fit the </w:t>
      </w:r>
      <w:r w:rsidR="00071410" w:rsidRPr="000D645F">
        <w:t xml:space="preserve">model </w:t>
      </w:r>
      <w:r w:rsidR="00071410">
        <w:t>with</w:t>
      </w:r>
      <w:r w:rsidR="00071410" w:rsidRPr="000D645F">
        <w:t xml:space="preserve"> the binomial distribution using the </w:t>
      </w:r>
      <w:proofErr w:type="spellStart"/>
      <w:r w:rsidR="00071410" w:rsidRPr="000D645F">
        <w:rPr>
          <w:i/>
          <w:iCs/>
        </w:rPr>
        <w:t>glm</w:t>
      </w:r>
      <w:r w:rsidR="00071410">
        <w:rPr>
          <w:i/>
          <w:iCs/>
        </w:rPr>
        <w:t>mTMB</w:t>
      </w:r>
      <w:proofErr w:type="spellEnd"/>
      <w:r w:rsidR="00071410" w:rsidRPr="000D645F">
        <w:rPr>
          <w:i/>
          <w:iCs/>
        </w:rPr>
        <w:t xml:space="preserve"> </w:t>
      </w:r>
      <w:r w:rsidR="00071410" w:rsidRPr="000D645F">
        <w:t xml:space="preserve">function from the </w:t>
      </w:r>
      <w:proofErr w:type="spellStart"/>
      <w:r w:rsidR="00071410" w:rsidRPr="000D645F">
        <w:rPr>
          <w:i/>
          <w:iCs/>
        </w:rPr>
        <w:t>glm</w:t>
      </w:r>
      <w:r w:rsidR="00071410">
        <w:rPr>
          <w:i/>
          <w:iCs/>
        </w:rPr>
        <w:t>mTMB</w:t>
      </w:r>
      <w:proofErr w:type="spellEnd"/>
      <w:r w:rsidR="00071410" w:rsidRPr="000D645F">
        <w:t xml:space="preserve"> package in </w:t>
      </w:r>
      <w:r w:rsidR="00071410" w:rsidRPr="000D645F">
        <w:rPr>
          <w:i/>
          <w:iCs/>
        </w:rPr>
        <w:t>R</w:t>
      </w:r>
      <w:r w:rsidR="00071410" w:rsidRPr="000D645F">
        <w:t>.</w:t>
      </w:r>
      <w:r w:rsidR="002F0674">
        <w:t xml:space="preserve"> To identify the optimal random effects structure we fit the model with a fully saturated fixed effects structure </w:t>
      </w:r>
      <w:r w:rsidR="002F0674" w:rsidRPr="000D645F">
        <w:t>using restricted maximum likelihood and varying the random effects</w:t>
      </w:r>
      <w:r w:rsidR="002F0674">
        <w:t xml:space="preserve">, to include no random effects, a random intercept for </w:t>
      </w:r>
      <w:r w:rsidR="002F0674" w:rsidRPr="002F0674">
        <w:rPr>
          <w:i/>
          <w:iCs/>
        </w:rPr>
        <w:t>year</w:t>
      </w:r>
      <w:r w:rsidR="002F0674">
        <w:t xml:space="preserve">, or a random intercept for </w:t>
      </w:r>
      <w:r w:rsidR="002F0674" w:rsidRPr="002F0674">
        <w:rPr>
          <w:i/>
          <w:iCs/>
        </w:rPr>
        <w:t>year</w:t>
      </w:r>
      <w:r w:rsidR="002F0674">
        <w:t xml:space="preserve"> and a random slope for </w:t>
      </w:r>
      <w:r w:rsidR="002F0674">
        <w:rPr>
          <w:i/>
          <w:iCs/>
        </w:rPr>
        <w:t>Julian day of sampling</w:t>
      </w:r>
      <w:r w:rsidR="002F0674">
        <w:t xml:space="preserve">. </w:t>
      </w:r>
      <w:r w:rsidR="002F0674" w:rsidRPr="000D645F">
        <w:t>Model selection of random effects was by AIC.</w:t>
      </w:r>
      <w:r w:rsidR="00071410" w:rsidRPr="000D645F">
        <w:t xml:space="preserve"> After refitting the fully saturated fixed effects model with the final random effects structure using maximum likelihood</w:t>
      </w:r>
      <w:r w:rsidR="00071410">
        <w:t>, w</w:t>
      </w:r>
      <w:r w:rsidR="00071410" w:rsidRPr="000D645F">
        <w:t xml:space="preserve">e conducted model selection </w:t>
      </w:r>
      <w:r w:rsidR="00071410">
        <w:t xml:space="preserve">for fixed effects </w:t>
      </w:r>
      <w:r w:rsidR="00071410" w:rsidRPr="000D645F">
        <w:t>based on both likelihood ratio tests for each predictor and backward stepwise selection using Wald tests for significant effects of each predictor</w:t>
      </w:r>
      <w:r w:rsidR="00071410">
        <w:t xml:space="preserve">. </w:t>
      </w:r>
      <w:r w:rsidR="00071410" w:rsidRPr="000D645F">
        <w:t>After a final model was selected</w:t>
      </w:r>
      <w:r w:rsidR="00071410">
        <w:t xml:space="preserve"> (hereafter </w:t>
      </w:r>
      <w:proofErr w:type="spellStart"/>
      <w:r w:rsidR="00071410">
        <w:t>GLMM</w:t>
      </w:r>
      <w:r w:rsidR="002F0674">
        <w:rPr>
          <w:vertAlign w:val="subscript"/>
        </w:rPr>
        <w:t>immigrant</w:t>
      </w:r>
      <w:proofErr w:type="spellEnd"/>
      <w:r w:rsidR="00071410">
        <w:t>)</w:t>
      </w:r>
      <w:r w:rsidR="00071410" w:rsidRPr="000D645F">
        <w:t xml:space="preserve">, we conducted model validation </w:t>
      </w:r>
      <w:r w:rsidR="00071410">
        <w:t>by testing for</w:t>
      </w:r>
      <w:r w:rsidR="00071410" w:rsidRPr="000D645F">
        <w:t xml:space="preserve"> goodness of fit, overdispersion</w:t>
      </w:r>
      <w:r w:rsidR="00071410">
        <w:t>,</w:t>
      </w:r>
      <w:r w:rsidR="00071410" w:rsidRPr="000D645F">
        <w:t xml:space="preserve"> and influence of outliers using residuals simulated by the </w:t>
      </w:r>
      <w:proofErr w:type="spellStart"/>
      <w:r w:rsidR="00071410" w:rsidRPr="000D645F">
        <w:rPr>
          <w:i/>
          <w:iCs/>
        </w:rPr>
        <w:t>DHARMa</w:t>
      </w:r>
      <w:proofErr w:type="spellEnd"/>
      <w:r w:rsidR="00071410" w:rsidRPr="000D645F">
        <w:rPr>
          <w:i/>
          <w:iCs/>
        </w:rPr>
        <w:t xml:space="preserve"> </w:t>
      </w:r>
      <w:r w:rsidR="00071410" w:rsidRPr="000D645F">
        <w:t xml:space="preserve">package in </w:t>
      </w:r>
      <w:r w:rsidR="00071410" w:rsidRPr="000D645F">
        <w:rPr>
          <w:i/>
          <w:iCs/>
        </w:rPr>
        <w:t>R</w:t>
      </w:r>
      <w:r w:rsidR="00071410" w:rsidRPr="000D645F">
        <w:t xml:space="preserve">. Effect plots of significant predictors in the </w:t>
      </w:r>
      <w:r w:rsidR="00071410">
        <w:t>GLMM</w:t>
      </w:r>
      <w:r w:rsidR="00071410">
        <w:rPr>
          <w:vertAlign w:val="subscript"/>
        </w:rPr>
        <w:t>TLF</w:t>
      </w:r>
      <w:r w:rsidR="00071410" w:rsidRPr="000D645F">
        <w:t xml:space="preserve"> were generated using the </w:t>
      </w:r>
      <w:r w:rsidR="00071410" w:rsidRPr="000D645F">
        <w:rPr>
          <w:i/>
          <w:iCs/>
        </w:rPr>
        <w:t xml:space="preserve">effects </w:t>
      </w:r>
      <w:r w:rsidR="00071410" w:rsidRPr="000D645F">
        <w:t xml:space="preserve">package in </w:t>
      </w:r>
      <w:r w:rsidR="00071410" w:rsidRPr="000D645F">
        <w:rPr>
          <w:i/>
          <w:iCs/>
        </w:rPr>
        <w:t>R</w:t>
      </w:r>
      <w:r w:rsidR="00071410" w:rsidRPr="000D645F">
        <w:t xml:space="preserve"> and conditioned on the typical values of all other significant predictors in the final model.</w:t>
      </w:r>
    </w:p>
    <w:p w14:paraId="4BE1904A" w14:textId="5E352FE5" w:rsidR="000252B3" w:rsidRDefault="000252B3" w:rsidP="000252B3">
      <w:pPr>
        <w:spacing w:line="360" w:lineRule="auto"/>
        <w:ind w:right="53"/>
      </w:pPr>
    </w:p>
    <w:p w14:paraId="397B4B38" w14:textId="4A0173D1" w:rsidR="00400E28" w:rsidRDefault="00400E28" w:rsidP="000252B3">
      <w:pPr>
        <w:spacing w:line="360" w:lineRule="auto"/>
        <w:ind w:right="53"/>
      </w:pPr>
    </w:p>
    <w:p w14:paraId="34C4F5EA" w14:textId="77777777" w:rsidR="00400E28" w:rsidRDefault="00400E28" w:rsidP="000252B3">
      <w:pPr>
        <w:spacing w:line="360" w:lineRule="auto"/>
        <w:ind w:right="53"/>
      </w:pPr>
    </w:p>
    <w:p w14:paraId="27E5543E" w14:textId="24842334" w:rsidR="00400E28" w:rsidRPr="00400E28" w:rsidRDefault="00400E28" w:rsidP="000252B3">
      <w:pPr>
        <w:spacing w:line="360" w:lineRule="auto"/>
        <w:ind w:right="53"/>
        <w:rPr>
          <w:i/>
          <w:iCs/>
        </w:rPr>
      </w:pPr>
      <w:r w:rsidRPr="00400E28">
        <w:rPr>
          <w:i/>
          <w:iCs/>
        </w:rPr>
        <w:lastRenderedPageBreak/>
        <w:t>Predictors of Fitness</w:t>
      </w:r>
    </w:p>
    <w:p w14:paraId="66D5118F" w14:textId="373522C6" w:rsidR="006416D4" w:rsidRPr="006416D4" w:rsidRDefault="00400E28" w:rsidP="00400E28">
      <w:pPr>
        <w:spacing w:line="360" w:lineRule="auto"/>
        <w:ind w:firstLine="720"/>
      </w:pPr>
      <w:r w:rsidRPr="000D645F">
        <w:t xml:space="preserve">We </w:t>
      </w:r>
      <w:r>
        <w:t>fit</w:t>
      </w:r>
      <w:r w:rsidRPr="000D645F">
        <w:t xml:space="preserve"> </w:t>
      </w:r>
      <w:r>
        <w:t xml:space="preserve">a </w:t>
      </w:r>
      <w:r w:rsidRPr="000D645F">
        <w:t>generalized linear mixed model</w:t>
      </w:r>
      <w:r>
        <w:t xml:space="preserve"> (GLMM)</w:t>
      </w:r>
      <w:r w:rsidRPr="000D645F">
        <w:t xml:space="preserve"> to identify</w:t>
      </w:r>
      <w:r>
        <w:t xml:space="preserve"> significant</w:t>
      </w:r>
      <w:r w:rsidRPr="000D645F">
        <w:t xml:space="preserve"> predictors of </w:t>
      </w:r>
      <w:r>
        <w:t>candidate parent TLF from 2007 – 2015 (hereafter GLMM</w:t>
      </w:r>
      <w:r>
        <w:rPr>
          <w:vertAlign w:val="subscript"/>
        </w:rPr>
        <w:t>TLF</w:t>
      </w:r>
      <w:r>
        <w:t>)</w:t>
      </w:r>
      <w:r w:rsidRPr="0015428C">
        <w:t>.</w:t>
      </w:r>
      <w:r>
        <w:t xml:space="preserve"> </w:t>
      </w:r>
      <w:r w:rsidR="006416D4">
        <w:t>W</w:t>
      </w:r>
      <w:r w:rsidR="006416D4" w:rsidRPr="000D645F">
        <w:t>e considered the influence of</w:t>
      </w:r>
      <w:r w:rsidR="006416D4">
        <w:t xml:space="preserve"> multiple potential</w:t>
      </w:r>
      <w:r w:rsidR="006416D4">
        <w:t xml:space="preserve"> fixed</w:t>
      </w:r>
      <w:r w:rsidR="006416D4">
        <w:t xml:space="preserve"> predictors of fitness including</w:t>
      </w:r>
      <w:r w:rsidR="006416D4" w:rsidRPr="000D645F">
        <w:t xml:space="preserve"> </w:t>
      </w:r>
      <w:r w:rsidR="006416D4" w:rsidRPr="000D645F">
        <w:rPr>
          <w:i/>
          <w:iCs/>
        </w:rPr>
        <w:t>sex,</w:t>
      </w:r>
      <w:r w:rsidR="006416D4">
        <w:rPr>
          <w:i/>
          <w:iCs/>
        </w:rPr>
        <w:t xml:space="preserve"> origin,</w:t>
      </w:r>
      <w:r w:rsidR="006416D4" w:rsidRPr="000D645F">
        <w:rPr>
          <w:i/>
          <w:iCs/>
        </w:rPr>
        <w:t xml:space="preserve"> release day, release location, release group density, release group sex ratio, </w:t>
      </w:r>
      <w:r w:rsidR="006416D4">
        <w:rPr>
          <w:i/>
          <w:iCs/>
        </w:rPr>
        <w:t xml:space="preserve">annual sex ratio. </w:t>
      </w:r>
      <w:r w:rsidR="006416D4" w:rsidRPr="00996809">
        <w:t>In addition to fitting each of these predictors as a main fixed effect</w:t>
      </w:r>
      <w:r w:rsidR="006416D4">
        <w:t>,</w:t>
      </w:r>
      <w:r w:rsidR="006416D4" w:rsidRPr="00996809">
        <w:t xml:space="preserve"> we also examined</w:t>
      </w:r>
      <w:r w:rsidR="006416D4" w:rsidRPr="000D645F">
        <w:t xml:space="preserve"> three interaction terms, </w:t>
      </w:r>
      <w:r w:rsidR="006416D4">
        <w:t xml:space="preserve">including </w:t>
      </w:r>
      <w:r w:rsidR="006416D4" w:rsidRPr="000D645F">
        <w:rPr>
          <w:i/>
          <w:iCs/>
        </w:rPr>
        <w:t>sex*release day, sex*</w:t>
      </w:r>
      <w:r w:rsidR="006416D4">
        <w:rPr>
          <w:i/>
          <w:iCs/>
        </w:rPr>
        <w:t>origin</w:t>
      </w:r>
      <w:r w:rsidR="006416D4" w:rsidRPr="000D645F">
        <w:rPr>
          <w:i/>
          <w:iCs/>
        </w:rPr>
        <w:t xml:space="preserve">, </w:t>
      </w:r>
      <w:r w:rsidR="006416D4" w:rsidRPr="000D645F">
        <w:t xml:space="preserve">and </w:t>
      </w:r>
      <w:r w:rsidR="006416D4" w:rsidRPr="000D645F">
        <w:rPr>
          <w:i/>
          <w:iCs/>
        </w:rPr>
        <w:t>sex*</w:t>
      </w:r>
      <w:r w:rsidR="006416D4">
        <w:rPr>
          <w:i/>
          <w:iCs/>
        </w:rPr>
        <w:t xml:space="preserve">annual sex ratio </w:t>
      </w:r>
      <w:r w:rsidR="006416D4">
        <w:t xml:space="preserve">and two random effects, </w:t>
      </w:r>
      <w:r w:rsidR="006416D4">
        <w:rPr>
          <w:i/>
          <w:iCs/>
        </w:rPr>
        <w:t>release group</w:t>
      </w:r>
      <w:r w:rsidR="006416D4">
        <w:t xml:space="preserve">, and </w:t>
      </w:r>
      <w:r w:rsidR="006416D4">
        <w:rPr>
          <w:i/>
          <w:iCs/>
        </w:rPr>
        <w:t>year</w:t>
      </w:r>
      <w:r w:rsidR="006416D4" w:rsidRPr="000D645F">
        <w:rPr>
          <w:i/>
          <w:iCs/>
        </w:rPr>
        <w:t xml:space="preserve">. Release day </w:t>
      </w:r>
      <w:r w:rsidR="006416D4" w:rsidRPr="000D645F">
        <w:t xml:space="preserve">is the Julian day that individuals were released and was modeled as a continuous fixed effect. </w:t>
      </w:r>
      <w:r w:rsidR="006416D4" w:rsidRPr="000D645F">
        <w:rPr>
          <w:i/>
          <w:iCs/>
        </w:rPr>
        <w:t>Release group</w:t>
      </w:r>
      <w:r w:rsidR="006416D4" w:rsidRPr="000D645F">
        <w:t xml:space="preserve"> is defined as the individuals released at a single location during a single day. </w:t>
      </w:r>
      <w:r w:rsidR="006416D4" w:rsidRPr="000D645F">
        <w:rPr>
          <w:i/>
          <w:iCs/>
        </w:rPr>
        <w:t xml:space="preserve">Release group density </w:t>
      </w:r>
      <w:r w:rsidR="006416D4" w:rsidRPr="000D645F">
        <w:t>is the number of individuals in a release group.</w:t>
      </w:r>
      <w:r w:rsidR="006416D4" w:rsidRPr="000D645F">
        <w:rPr>
          <w:i/>
          <w:iCs/>
        </w:rPr>
        <w:t xml:space="preserve"> Release group sex ratio </w:t>
      </w:r>
      <w:r w:rsidR="006416D4" w:rsidRPr="000D645F">
        <w:t xml:space="preserve">is the ratio of males to females in a release group. </w:t>
      </w:r>
      <w:r w:rsidR="006416D4">
        <w:rPr>
          <w:i/>
          <w:iCs/>
        </w:rPr>
        <w:t xml:space="preserve">Annual </w:t>
      </w:r>
      <w:r w:rsidR="006416D4" w:rsidRPr="000D645F">
        <w:rPr>
          <w:i/>
          <w:iCs/>
        </w:rPr>
        <w:t xml:space="preserve">sex ratio </w:t>
      </w:r>
      <w:r w:rsidR="006416D4" w:rsidRPr="000D645F">
        <w:t xml:space="preserve">is the ratio of males to females in a </w:t>
      </w:r>
      <w:r w:rsidR="006416D4">
        <w:t>year</w:t>
      </w:r>
      <w:r w:rsidR="006416D4" w:rsidRPr="000D645F">
        <w:t>.</w:t>
      </w:r>
      <w:r w:rsidR="006416D4">
        <w:t xml:space="preserve"> </w:t>
      </w:r>
      <w:r w:rsidR="006416D4" w:rsidRPr="000D645F">
        <w:t xml:space="preserve">Sex ratios were log-transformed before inclusion as predictors in a model. </w:t>
      </w:r>
      <w:r w:rsidR="006416D4">
        <w:t xml:space="preserve">We also examined three random effects, a random intercept for year, a random intercept for release group, and a random slope for </w:t>
      </w:r>
      <w:r w:rsidR="006416D4">
        <w:rPr>
          <w:i/>
          <w:iCs/>
        </w:rPr>
        <w:t xml:space="preserve">release day </w:t>
      </w:r>
      <w:r w:rsidR="006416D4">
        <w:t>across years. The random slopes model was not evaluated due to model convergence challenges</w:t>
      </w:r>
      <w:r w:rsidR="002E5CFE">
        <w:t>.</w:t>
      </w:r>
    </w:p>
    <w:p w14:paraId="5618C351" w14:textId="46EF5678" w:rsidR="00400E28" w:rsidRDefault="00400E28" w:rsidP="00400E28">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fldChar w:fldCharType="begin"/>
      </w:r>
      <w: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fldChar w:fldCharType="separate"/>
      </w:r>
      <w:r>
        <w:rPr>
          <w:noProof/>
        </w:rPr>
        <w:t>(2009)</w:t>
      </w:r>
      <w:r>
        <w:fldChar w:fldCharType="end"/>
      </w:r>
      <w:r w:rsidRPr="000D645F">
        <w:t xml:space="preserve"> and </w:t>
      </w:r>
      <w:proofErr w:type="spellStart"/>
      <w:r w:rsidRPr="000D645F">
        <w:t>Bolker</w:t>
      </w:r>
      <w:proofErr w:type="spellEnd"/>
      <w:r w:rsidRPr="000D645F">
        <w:t xml:space="preserve"> </w:t>
      </w:r>
      <w:r>
        <w:fldChar w:fldCharType="begin"/>
      </w:r>
      <w:r>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fldChar w:fldCharType="separate"/>
      </w:r>
      <w:r>
        <w:rPr>
          <w:noProof/>
        </w:rPr>
        <w:t>(2015)</w:t>
      </w:r>
      <w:r>
        <w:fldChar w:fldCharType="end"/>
      </w:r>
      <w:r w:rsidRPr="000D645F">
        <w:t xml:space="preserve">. </w:t>
      </w:r>
      <w:r>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Pr>
          <w:i/>
          <w:iCs/>
        </w:rPr>
        <w:t>,</w:t>
      </w:r>
      <w:r w:rsidRPr="000D645F">
        <w:t xml:space="preserve"> </w:t>
      </w:r>
      <w:r w:rsidRPr="000D645F">
        <w:rPr>
          <w:i/>
          <w:iCs/>
        </w:rPr>
        <w:t>release group density</w:t>
      </w:r>
      <w:r>
        <w:rPr>
          <w:i/>
          <w:iCs/>
        </w:rPr>
        <w:t>,</w:t>
      </w:r>
      <w:r>
        <w:t xml:space="preserve"> </w:t>
      </w:r>
      <w:r w:rsidRPr="00996809">
        <w:rPr>
          <w:i/>
          <w:iCs/>
        </w:rPr>
        <w:t>release group sex ratio</w:t>
      </w:r>
      <w:r>
        <w:rPr>
          <w:i/>
          <w:iCs/>
        </w:rPr>
        <w:t>,</w:t>
      </w:r>
      <w:r>
        <w:t xml:space="preserve"> or </w:t>
      </w:r>
      <w:r w:rsidRPr="00996809">
        <w:rPr>
          <w:i/>
          <w:iCs/>
        </w:rPr>
        <w:t>annual sex ratio</w:t>
      </w:r>
      <w:r w:rsidRPr="000D645F">
        <w:rPr>
          <w:i/>
          <w:iCs/>
        </w:rPr>
        <w:t xml:space="preserve"> </w:t>
      </w:r>
      <w:r w:rsidRPr="000D645F">
        <w:t xml:space="preserve">improved the fit to the data. </w:t>
      </w:r>
      <w:r>
        <w:t xml:space="preserve">Model fit under different distributions was evaluated using AIC, BIC, </w:t>
      </w:r>
      <w:r w:rsidRPr="000D645F">
        <w:t xml:space="preserve">rootograms and QQ-plots of randomized quantile residuals from the </w:t>
      </w:r>
      <w:r w:rsidRPr="000D645F">
        <w:rPr>
          <w:i/>
          <w:iCs/>
        </w:rPr>
        <w:t xml:space="preserve">COUNTREG </w:t>
      </w:r>
      <w:r w:rsidRPr="000D645F">
        <w:t xml:space="preserve">package in </w:t>
      </w:r>
      <w:r w:rsidRPr="000D645F">
        <w:rPr>
          <w:i/>
          <w:iCs/>
        </w:rPr>
        <w:t>R</w:t>
      </w:r>
      <w:r>
        <w:t xml:space="preserve">, and simulated residuals produced by the </w:t>
      </w:r>
      <w:proofErr w:type="spellStart"/>
      <w:r>
        <w:rPr>
          <w:i/>
          <w:iCs/>
        </w:rPr>
        <w:t>DHARMa</w:t>
      </w:r>
      <w:proofErr w:type="spellEnd"/>
      <w:r>
        <w:t xml:space="preserve"> package in R. </w:t>
      </w:r>
      <w:r w:rsidRPr="00400E28">
        <w:t>﻿</w:t>
      </w:r>
      <w:r>
        <w:t xml:space="preserve">To examine collinearity between categorical and continuous </w:t>
      </w:r>
      <w:r w:rsidR="00A578D5">
        <w:t xml:space="preserve">predictors we used the general variance inflation factor </w:t>
      </w:r>
      <w:r w:rsidR="00A578D5">
        <w:fldChar w:fldCharType="begin"/>
      </w:r>
      <w:r w:rsidR="00A578D5">
        <w:instrText xml:space="preserve"> ADDIN EN.CITE &lt;EndNote&gt;&lt;Cite&gt;&lt;Author&gt;Fox&lt;/Author&gt;&lt;Year&gt;1992&lt;/Year&gt;&lt;RecNum&gt;1628&lt;/RecNum&gt;&lt;DisplayText&gt;(Fox &amp;amp; Monette 1992)&lt;/DisplayText&gt;&lt;record&gt;&lt;rec-number&gt;1628&lt;/rec-number&gt;&lt;foreign-keys&gt;&lt;key app="EN" db-id="fstdwt0t3xzrskewzvmxpsf80xx25990rfrd" timestamp="1675720706"&gt;1628&lt;/key&gt;&lt;/foreign-keys&gt;&lt;ref-type name="Journal Article"&gt;17&lt;/ref-type&gt;&lt;contributors&gt;&lt;authors&gt;&lt;author&gt;Fox, John&lt;/author&gt;&lt;author&gt;Monette, Georges&lt;/author&gt;&lt;/authors&gt;&lt;/contributors&gt;&lt;titles&gt;&lt;title&gt;Generalized collinearity diagnostics&lt;/title&gt;&lt;secondary-title&gt;Journal of the American Statistical Association&lt;/secondary-title&gt;&lt;/titles&gt;&lt;periodical&gt;&lt;full-title&gt;Journal of the American Statistical Association&lt;/full-title&gt;&lt;/periodical&gt;&lt;pages&gt;178-183&lt;/pages&gt;&lt;volume&gt;87&lt;/volume&gt;&lt;number&gt;417&lt;/number&gt;&lt;dates&gt;&lt;year&gt;1992&lt;/year&gt;&lt;/dates&gt;&lt;isbn&gt;0162-1459&lt;/isbn&gt;&lt;urls&gt;&lt;/urls&gt;&lt;/record&gt;&lt;/Cite&gt;&lt;/EndNote&gt;</w:instrText>
      </w:r>
      <w:r w:rsidR="00A578D5">
        <w:fldChar w:fldCharType="separate"/>
      </w:r>
      <w:r w:rsidR="00A578D5">
        <w:rPr>
          <w:noProof/>
        </w:rPr>
        <w:t>(Fox &amp; Monette 1992)</w:t>
      </w:r>
      <w:r w:rsidR="00A578D5">
        <w:fldChar w:fldCharType="end"/>
      </w:r>
      <w:r w:rsidR="00A578D5">
        <w:t>(</w:t>
      </w:r>
      <w:r w:rsidRPr="00400E28">
        <w:t>GVIF^(1/(2*Df)</w:t>
      </w:r>
      <w:r w:rsidR="00A578D5">
        <w:t>), and a conservative cutoff</w:t>
      </w:r>
      <w:r>
        <w:t xml:space="preserve"> </w:t>
      </w:r>
      <w:r w:rsidR="00A578D5">
        <w:t xml:space="preserve">of 2.0. </w:t>
      </w:r>
      <w:r>
        <w:t xml:space="preserve">Non-linear effects were evaluated </w:t>
      </w:r>
      <w:r w:rsidR="00A578D5">
        <w:t xml:space="preserve">by fitting fully each potentially non-linear predictor as a second order polynomial and comparing to a null (linear) model </w:t>
      </w:r>
      <w:r>
        <w:t xml:space="preserve">using AIC, BIC, and likelihood ratio tests. </w:t>
      </w:r>
    </w:p>
    <w:p w14:paraId="0F09CDF9" w14:textId="77777777" w:rsidR="00400E28" w:rsidRDefault="00400E28" w:rsidP="00400E28">
      <w:pPr>
        <w:spacing w:line="360" w:lineRule="auto"/>
        <w:ind w:firstLine="720"/>
      </w:pPr>
      <w:r>
        <w:t xml:space="preserve">After </w:t>
      </w:r>
      <w:r w:rsidRPr="000D645F">
        <w:t xml:space="preserve">exploratory data analysis, we fit </w:t>
      </w:r>
      <w:r>
        <w:t xml:space="preserve">our </w:t>
      </w:r>
      <w:r w:rsidRPr="000D645F">
        <w:t>model</w:t>
      </w:r>
      <w:r>
        <w:t>s</w:t>
      </w:r>
      <w:r w:rsidRPr="000D645F">
        <w:t xml:space="preserve"> using the negative binomial distribution and a log link function using the </w:t>
      </w:r>
      <w:proofErr w:type="spellStart"/>
      <w:r w:rsidRPr="000D645F">
        <w:rPr>
          <w:i/>
          <w:iCs/>
        </w:rPr>
        <w:t>glm</w:t>
      </w:r>
      <w:r>
        <w:rPr>
          <w:i/>
          <w:iCs/>
        </w:rPr>
        <w:t>mTMB</w:t>
      </w:r>
      <w:proofErr w:type="spellEnd"/>
      <w:r w:rsidRPr="000D645F">
        <w:rPr>
          <w:i/>
          <w:iCs/>
        </w:rPr>
        <w:t xml:space="preserve"> </w:t>
      </w:r>
      <w:r w:rsidRPr="000D645F">
        <w:t xml:space="preserve">function from the </w:t>
      </w:r>
      <w:proofErr w:type="spellStart"/>
      <w:r w:rsidRPr="000D645F">
        <w:rPr>
          <w:i/>
          <w:iCs/>
        </w:rPr>
        <w:t>glm</w:t>
      </w:r>
      <w:r>
        <w:rPr>
          <w:i/>
          <w:iCs/>
        </w:rPr>
        <w:t>mTMB</w:t>
      </w:r>
      <w:proofErr w:type="spellEnd"/>
      <w:r w:rsidRPr="000D645F">
        <w:t xml:space="preserve"> package in </w:t>
      </w:r>
      <w:r w:rsidRPr="000D645F">
        <w:rPr>
          <w:i/>
          <w:iCs/>
        </w:rPr>
        <w:lastRenderedPageBreak/>
        <w:t>R</w:t>
      </w:r>
      <w:r w:rsidRPr="000D645F">
        <w:t>. 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t>, w</w:t>
      </w:r>
      <w:r w:rsidRPr="000D645F">
        <w:t xml:space="preserve">e conducted model selection </w:t>
      </w:r>
      <w:r>
        <w:t xml:space="preserve">for fixed effects </w:t>
      </w:r>
      <w:r w:rsidRPr="000D645F">
        <w:t xml:space="preserve">based on both likelihood ratio tests for each predictor and backward stepwise selection using Wald tests for significant effects of each predictor. </w:t>
      </w:r>
      <w:r>
        <w:t xml:space="preserve">When the two model selection criteria disagreed, we chose to be conservative and only retained predictors selected by both approaches. </w:t>
      </w:r>
      <w:r w:rsidRPr="000D645F">
        <w:t>After a final model was selected</w:t>
      </w:r>
      <w:r>
        <w:t xml:space="preserve"> (hereafter GLMM</w:t>
      </w:r>
      <w:r>
        <w:rPr>
          <w:vertAlign w:val="subscript"/>
        </w:rPr>
        <w:t>TLF</w:t>
      </w:r>
      <w:r>
        <w:t>)</w:t>
      </w:r>
      <w:r w:rsidRPr="000D645F">
        <w:t xml:space="preserve">, we conducted model validation </w:t>
      </w:r>
      <w:r>
        <w:t>by testing for</w:t>
      </w:r>
      <w:r w:rsidRPr="000D645F">
        <w:t xml:space="preserve"> goodness of fit, overdispersion</w:t>
      </w:r>
      <w:r>
        <w:t>,</w:t>
      </w:r>
      <w:r w:rsidRPr="000D645F">
        <w:t xml:space="preserve"> and influence of outliers using residuals simulated by the </w:t>
      </w:r>
      <w:proofErr w:type="spellStart"/>
      <w:r w:rsidRPr="000D645F">
        <w:rPr>
          <w:i/>
          <w:iCs/>
        </w:rPr>
        <w:t>DHARMa</w:t>
      </w:r>
      <w:proofErr w:type="spellEnd"/>
      <w:r w:rsidRPr="000D645F">
        <w:rPr>
          <w:i/>
          <w:iCs/>
        </w:rPr>
        <w:t xml:space="preserve"> </w:t>
      </w:r>
      <w:r w:rsidRPr="000D645F">
        <w:t xml:space="preserve">package in </w:t>
      </w:r>
      <w:r w:rsidRPr="000D645F">
        <w:rPr>
          <w:i/>
          <w:iCs/>
        </w:rPr>
        <w:t>R</w:t>
      </w:r>
      <w:r w:rsidRPr="000D645F">
        <w:t xml:space="preserve">. Effect plots of significant predictors in the </w:t>
      </w:r>
      <w:r>
        <w:t>GLMM</w:t>
      </w:r>
      <w:r>
        <w:rPr>
          <w:vertAlign w:val="subscript"/>
        </w:rPr>
        <w:t>TLF</w:t>
      </w:r>
      <w:r w:rsidRPr="000D645F">
        <w:t xml:space="preserve"> were generated using the </w:t>
      </w:r>
      <w:r w:rsidRPr="000D645F">
        <w:rPr>
          <w:i/>
          <w:iCs/>
        </w:rPr>
        <w:t xml:space="preserve">effects </w:t>
      </w:r>
      <w:r w:rsidRPr="000D645F">
        <w:t xml:space="preserve">package in </w:t>
      </w:r>
      <w:r w:rsidRPr="000D645F">
        <w:rPr>
          <w:i/>
          <w:iCs/>
        </w:rPr>
        <w:t>R</w:t>
      </w:r>
      <w:r w:rsidRPr="000D645F">
        <w:t xml:space="preserve"> and conditioned on the typical values of all other significant predictors in the final model.</w:t>
      </w:r>
    </w:p>
    <w:p w14:paraId="7C474B18" w14:textId="77777777" w:rsidR="00400E28" w:rsidRPr="00071410" w:rsidRDefault="00400E28" w:rsidP="000252B3">
      <w:pPr>
        <w:spacing w:line="360" w:lineRule="auto"/>
        <w:ind w:right="53"/>
      </w:pPr>
    </w:p>
    <w:p w14:paraId="56B0FCAA" w14:textId="77777777" w:rsidR="00426A7F" w:rsidRDefault="00426A7F" w:rsidP="00426A7F">
      <w:pPr>
        <w:spacing w:line="360" w:lineRule="auto"/>
        <w:ind w:left="-5" w:right="53" w:firstLine="725"/>
      </w:pPr>
    </w:p>
    <w:p w14:paraId="02E05A5F" w14:textId="77777777" w:rsidR="00426A7F" w:rsidRDefault="00426A7F" w:rsidP="00426A7F">
      <w:pPr>
        <w:spacing w:line="360" w:lineRule="auto"/>
        <w:ind w:left="-5" w:right="53" w:firstLine="725"/>
      </w:pPr>
    </w:p>
    <w:p w14:paraId="0097DB5C" w14:textId="77777777" w:rsidR="00426A7F" w:rsidRDefault="00426A7F" w:rsidP="00426A7F">
      <w:pPr>
        <w:spacing w:line="360" w:lineRule="auto"/>
        <w:ind w:left="-5" w:right="53" w:firstLine="725"/>
      </w:pPr>
    </w:p>
    <w:p w14:paraId="5CEC3389" w14:textId="77777777" w:rsidR="00426A7F" w:rsidRDefault="00426A7F" w:rsidP="00426A7F">
      <w:pPr>
        <w:spacing w:line="360" w:lineRule="auto"/>
        <w:ind w:left="-5" w:right="53" w:firstLine="725"/>
      </w:pPr>
    </w:p>
    <w:p w14:paraId="33261CD1" w14:textId="77777777" w:rsidR="00426A7F" w:rsidRDefault="00426A7F">
      <w:pPr>
        <w:rPr>
          <w:i/>
          <w:iCs/>
        </w:rPr>
      </w:pPr>
    </w:p>
    <w:p w14:paraId="366F600D" w14:textId="77777777" w:rsidR="00426A7F" w:rsidRDefault="00426A7F">
      <w:pPr>
        <w:rPr>
          <w:i/>
          <w:iCs/>
        </w:rPr>
      </w:pPr>
    </w:p>
    <w:p w14:paraId="0C5CEE15" w14:textId="77777777" w:rsidR="002E5CFE" w:rsidRPr="002E5CFE" w:rsidRDefault="00426A7F" w:rsidP="002E5CFE">
      <w:pPr>
        <w:pStyle w:val="EndNoteBibliography"/>
        <w:ind w:left="720" w:hanging="720"/>
        <w:rPr>
          <w:noProof/>
        </w:rPr>
      </w:pPr>
      <w:r>
        <w:rPr>
          <w:i/>
          <w:iCs/>
        </w:rPr>
        <w:fldChar w:fldCharType="begin"/>
      </w:r>
      <w:r>
        <w:rPr>
          <w:i/>
          <w:iCs/>
        </w:rPr>
        <w:instrText xml:space="preserve"> ADDIN EN.REFLIST </w:instrText>
      </w:r>
      <w:r>
        <w:rPr>
          <w:i/>
          <w:iCs/>
        </w:rPr>
        <w:fldChar w:fldCharType="separate"/>
      </w:r>
      <w:r w:rsidR="002E5CFE" w:rsidRPr="002E5CFE">
        <w:rPr>
          <w:noProof/>
        </w:rPr>
        <w:t>Banks MA, O’Malley KG, Sard NM</w:t>
      </w:r>
      <w:r w:rsidR="002E5CFE" w:rsidRPr="002E5CFE">
        <w:rPr>
          <w:i/>
          <w:noProof/>
        </w:rPr>
        <w:t>, et al.</w:t>
      </w:r>
      <w:r w:rsidR="002E5CFE" w:rsidRPr="002E5CFE">
        <w:rPr>
          <w:noProof/>
        </w:rPr>
        <w:t xml:space="preserve"> (2013) Genetic pedigree analysis of spring chinook salmon outplanted above cougar dam, south fork mckenzie river. </w:t>
      </w:r>
      <w:r w:rsidR="002E5CFE" w:rsidRPr="002E5CFE">
        <w:rPr>
          <w:i/>
          <w:noProof/>
        </w:rPr>
        <w:t>U.S. Army Corps of Engineers</w:t>
      </w:r>
      <w:r w:rsidR="002E5CFE" w:rsidRPr="002E5CFE">
        <w:rPr>
          <w:noProof/>
        </w:rPr>
        <w:t>.</w:t>
      </w:r>
    </w:p>
    <w:p w14:paraId="4681B1AB" w14:textId="77777777" w:rsidR="002E5CFE" w:rsidRPr="002E5CFE" w:rsidRDefault="002E5CFE" w:rsidP="002E5CFE">
      <w:pPr>
        <w:pStyle w:val="EndNoteBibliography"/>
        <w:ind w:left="720" w:hanging="720"/>
        <w:rPr>
          <w:noProof/>
        </w:rPr>
      </w:pPr>
      <w:r w:rsidRPr="002E5CFE">
        <w:rPr>
          <w:noProof/>
        </w:rPr>
        <w:t>Banks MA, Sard NM, O’Malley KG</w:t>
      </w:r>
      <w:r w:rsidRPr="002E5CFE">
        <w:rPr>
          <w:i/>
          <w:noProof/>
        </w:rPr>
        <w:t>, et al.</w:t>
      </w:r>
      <w:r w:rsidRPr="002E5CFE">
        <w:rPr>
          <w:noProof/>
        </w:rPr>
        <w:t xml:space="preserve"> (2016) A genetics-based evaluation of the spring chinook salmon reintroduction program above cougar dam, south fork mckenzie river, 2013-2015. </w:t>
      </w:r>
      <w:r w:rsidRPr="002E5CFE">
        <w:rPr>
          <w:i/>
          <w:noProof/>
        </w:rPr>
        <w:t>U.S. Army Corps of Engineers</w:t>
      </w:r>
      <w:r w:rsidRPr="002E5CFE">
        <w:rPr>
          <w:noProof/>
        </w:rPr>
        <w:t>.</w:t>
      </w:r>
    </w:p>
    <w:p w14:paraId="0F0EC505" w14:textId="77777777" w:rsidR="002E5CFE" w:rsidRPr="002E5CFE" w:rsidRDefault="002E5CFE" w:rsidP="002E5CFE">
      <w:pPr>
        <w:pStyle w:val="EndNoteBibliography"/>
        <w:ind w:left="720" w:hanging="720"/>
        <w:rPr>
          <w:i/>
          <w:noProof/>
        </w:rPr>
      </w:pPr>
      <w:r w:rsidRPr="002E5CFE">
        <w:rPr>
          <w:noProof/>
        </w:rPr>
        <w:t>Banks MA, Sard NM, O’Malley KG</w:t>
      </w:r>
      <w:r w:rsidRPr="002E5CFE">
        <w:rPr>
          <w:i/>
          <w:noProof/>
        </w:rPr>
        <w:t>, et al.</w:t>
      </w:r>
      <w:r w:rsidRPr="002E5CFE">
        <w:rPr>
          <w:noProof/>
        </w:rPr>
        <w:t xml:space="preserve"> (2014) A genetics-based evaluation of the spring chinook salmon reintroduction program above cougar dam, south fork mckenzie river, 2007- 2013. </w:t>
      </w:r>
      <w:r w:rsidRPr="002E5CFE">
        <w:rPr>
          <w:i/>
          <w:noProof/>
        </w:rPr>
        <w:t>U.S. Army Corps of Engineers.</w:t>
      </w:r>
    </w:p>
    <w:p w14:paraId="259D45D2" w14:textId="77777777" w:rsidR="002E5CFE" w:rsidRPr="002E5CFE" w:rsidRDefault="002E5CFE" w:rsidP="002E5CFE">
      <w:pPr>
        <w:pStyle w:val="EndNoteBibliography"/>
        <w:ind w:left="720" w:hanging="720"/>
        <w:rPr>
          <w:noProof/>
        </w:rPr>
      </w:pPr>
      <w:r w:rsidRPr="002E5CFE">
        <w:rPr>
          <w:noProof/>
        </w:rPr>
        <w:t xml:space="preserve">Bolker BM (2015) Linear and generalized linear mixed models. </w:t>
      </w:r>
      <w:r w:rsidRPr="002E5CFE">
        <w:rPr>
          <w:i/>
          <w:noProof/>
        </w:rPr>
        <w:t>Ecological statistics: contemporary theory and application</w:t>
      </w:r>
      <w:r w:rsidRPr="002E5CFE">
        <w:rPr>
          <w:noProof/>
        </w:rPr>
        <w:t>, 309-333.</w:t>
      </w:r>
    </w:p>
    <w:p w14:paraId="394846F4" w14:textId="77777777" w:rsidR="002E5CFE" w:rsidRPr="002E5CFE" w:rsidRDefault="002E5CFE" w:rsidP="002E5CFE">
      <w:pPr>
        <w:pStyle w:val="EndNoteBibliography"/>
        <w:ind w:left="720" w:hanging="720"/>
        <w:rPr>
          <w:noProof/>
        </w:rPr>
      </w:pPr>
      <w:r w:rsidRPr="002E5CFE">
        <w:rPr>
          <w:noProof/>
        </w:rPr>
        <w:t xml:space="preserve">Evans ML, Hard JJ, Black AN, Sard NM, O’Malley KG (2019) A quantitative genetic analysis of life-history traits and lifetime reproductive success in reintroduced chinook salmon. </w:t>
      </w:r>
      <w:r w:rsidRPr="002E5CFE">
        <w:rPr>
          <w:i/>
          <w:noProof/>
        </w:rPr>
        <w:t>Conservation Genetics</w:t>
      </w:r>
      <w:r w:rsidRPr="002E5CFE">
        <w:rPr>
          <w:noProof/>
        </w:rPr>
        <w:t xml:space="preserve"> </w:t>
      </w:r>
      <w:r w:rsidRPr="002E5CFE">
        <w:rPr>
          <w:b/>
          <w:noProof/>
        </w:rPr>
        <w:t>20</w:t>
      </w:r>
      <w:r w:rsidRPr="002E5CFE">
        <w:rPr>
          <w:noProof/>
        </w:rPr>
        <w:t>, 781-799.</w:t>
      </w:r>
    </w:p>
    <w:p w14:paraId="4567A842" w14:textId="77777777" w:rsidR="002E5CFE" w:rsidRPr="002E5CFE" w:rsidRDefault="002E5CFE" w:rsidP="002E5CFE">
      <w:pPr>
        <w:pStyle w:val="EndNoteBibliography"/>
        <w:ind w:left="720" w:hanging="720"/>
        <w:rPr>
          <w:noProof/>
        </w:rPr>
      </w:pPr>
      <w:r w:rsidRPr="002E5CFE">
        <w:rPr>
          <w:noProof/>
        </w:rPr>
        <w:lastRenderedPageBreak/>
        <w:t>Evans ML, Johnson MA, Jacobson D</w:t>
      </w:r>
      <w:r w:rsidRPr="002E5CFE">
        <w:rPr>
          <w:i/>
          <w:noProof/>
        </w:rPr>
        <w:t>, et al.</w:t>
      </w:r>
      <w:r w:rsidRPr="002E5CFE">
        <w:rPr>
          <w:noProof/>
        </w:rPr>
        <w:t xml:space="preserve"> (2016) Evaluating a multi-generational reintroduction program for threatened salmon using genetic parentage analysis. </w:t>
      </w:r>
      <w:r w:rsidRPr="002E5CFE">
        <w:rPr>
          <w:i/>
          <w:noProof/>
        </w:rPr>
        <w:t>Canadian Journal of Fisheries and Aquatic Sciences</w:t>
      </w:r>
      <w:r w:rsidRPr="002E5CFE">
        <w:rPr>
          <w:noProof/>
        </w:rPr>
        <w:t xml:space="preserve"> </w:t>
      </w:r>
      <w:r w:rsidRPr="002E5CFE">
        <w:rPr>
          <w:b/>
          <w:noProof/>
        </w:rPr>
        <w:t>73</w:t>
      </w:r>
      <w:r w:rsidRPr="002E5CFE">
        <w:rPr>
          <w:noProof/>
        </w:rPr>
        <w:t>, 844-852.</w:t>
      </w:r>
    </w:p>
    <w:p w14:paraId="12B278FC" w14:textId="77777777" w:rsidR="002E5CFE" w:rsidRPr="002E5CFE" w:rsidRDefault="002E5CFE" w:rsidP="002E5CFE">
      <w:pPr>
        <w:pStyle w:val="EndNoteBibliography"/>
        <w:ind w:left="720" w:hanging="720"/>
        <w:rPr>
          <w:noProof/>
        </w:rPr>
      </w:pPr>
      <w:r w:rsidRPr="002E5CFE">
        <w:rPr>
          <w:noProof/>
        </w:rPr>
        <w:t xml:space="preserve">Fleming IA, Gross MR (1994) Breeding competition in a pacific salmon (coho: Oncorhynchus kisutch): Measures of natural and sexual selection. </w:t>
      </w:r>
      <w:r w:rsidRPr="002E5CFE">
        <w:rPr>
          <w:i/>
          <w:noProof/>
        </w:rPr>
        <w:t>Evolution</w:t>
      </w:r>
      <w:r w:rsidRPr="002E5CFE">
        <w:rPr>
          <w:noProof/>
        </w:rPr>
        <w:t xml:space="preserve"> </w:t>
      </w:r>
      <w:r w:rsidRPr="002E5CFE">
        <w:rPr>
          <w:b/>
          <w:noProof/>
        </w:rPr>
        <w:t>48</w:t>
      </w:r>
      <w:r w:rsidRPr="002E5CFE">
        <w:rPr>
          <w:noProof/>
        </w:rPr>
        <w:t>, 637-657.</w:t>
      </w:r>
    </w:p>
    <w:p w14:paraId="7240F0CC" w14:textId="77777777" w:rsidR="002E5CFE" w:rsidRPr="002E5CFE" w:rsidRDefault="002E5CFE" w:rsidP="002E5CFE">
      <w:pPr>
        <w:pStyle w:val="EndNoteBibliography"/>
        <w:ind w:left="720" w:hanging="720"/>
        <w:rPr>
          <w:noProof/>
        </w:rPr>
      </w:pPr>
      <w:r w:rsidRPr="002E5CFE">
        <w:rPr>
          <w:noProof/>
        </w:rPr>
        <w:t xml:space="preserve">Fox J, Monette G (1992) Generalized collinearity diagnostics. </w:t>
      </w:r>
      <w:r w:rsidRPr="002E5CFE">
        <w:rPr>
          <w:i/>
          <w:noProof/>
        </w:rPr>
        <w:t>Journal of the American Statistical Association</w:t>
      </w:r>
      <w:r w:rsidRPr="002E5CFE">
        <w:rPr>
          <w:noProof/>
        </w:rPr>
        <w:t xml:space="preserve"> </w:t>
      </w:r>
      <w:r w:rsidRPr="002E5CFE">
        <w:rPr>
          <w:b/>
          <w:noProof/>
        </w:rPr>
        <w:t>87</w:t>
      </w:r>
      <w:r w:rsidRPr="002E5CFE">
        <w:rPr>
          <w:noProof/>
        </w:rPr>
        <w:t>, 178-183.</w:t>
      </w:r>
    </w:p>
    <w:p w14:paraId="54A0297E" w14:textId="77777777" w:rsidR="002E5CFE" w:rsidRPr="002E5CFE" w:rsidRDefault="002E5CFE" w:rsidP="002E5CFE">
      <w:pPr>
        <w:pStyle w:val="EndNoteBibliography"/>
        <w:ind w:left="720" w:hanging="720"/>
        <w:rPr>
          <w:noProof/>
        </w:rPr>
      </w:pPr>
      <w:r w:rsidRPr="002E5CFE">
        <w:rPr>
          <w:noProof/>
        </w:rPr>
        <w:t xml:space="preserve">Harrison HB, Saenz‐Agudelo P, Planes S, Jones GP, Berumen ML (2013) Relative accuracy of three common methods of parentage analysis in natural populations. </w:t>
      </w:r>
      <w:r w:rsidRPr="002E5CFE">
        <w:rPr>
          <w:i/>
          <w:noProof/>
        </w:rPr>
        <w:t>Molecular Ecology</w:t>
      </w:r>
      <w:r w:rsidRPr="002E5CFE">
        <w:rPr>
          <w:noProof/>
        </w:rPr>
        <w:t xml:space="preserve"> </w:t>
      </w:r>
      <w:r w:rsidRPr="002E5CFE">
        <w:rPr>
          <w:b/>
          <w:noProof/>
        </w:rPr>
        <w:t>22</w:t>
      </w:r>
      <w:r w:rsidRPr="002E5CFE">
        <w:rPr>
          <w:noProof/>
        </w:rPr>
        <w:t>, 1158-1170.</w:t>
      </w:r>
    </w:p>
    <w:p w14:paraId="3A1C07CE" w14:textId="77777777" w:rsidR="002E5CFE" w:rsidRPr="002E5CFE" w:rsidRDefault="002E5CFE" w:rsidP="002E5CFE">
      <w:pPr>
        <w:pStyle w:val="EndNoteBibliography"/>
        <w:ind w:left="720" w:hanging="720"/>
        <w:rPr>
          <w:noProof/>
        </w:rPr>
      </w:pPr>
      <w:r w:rsidRPr="002E5CFE">
        <w:rPr>
          <w:noProof/>
        </w:rPr>
        <w:t xml:space="preserve">Jones OR, Wang J (2010) Colony: A program for parentage and sibship inference from multilocus genotype data. </w:t>
      </w:r>
      <w:r w:rsidRPr="002E5CFE">
        <w:rPr>
          <w:i/>
          <w:noProof/>
        </w:rPr>
        <w:t>Molecular Ecology Resources</w:t>
      </w:r>
      <w:r w:rsidRPr="002E5CFE">
        <w:rPr>
          <w:noProof/>
        </w:rPr>
        <w:t xml:space="preserve"> </w:t>
      </w:r>
      <w:r w:rsidRPr="002E5CFE">
        <w:rPr>
          <w:b/>
          <w:noProof/>
        </w:rPr>
        <w:t>10</w:t>
      </w:r>
      <w:r w:rsidRPr="002E5CFE">
        <w:rPr>
          <w:noProof/>
        </w:rPr>
        <w:t>, 551-555.</w:t>
      </w:r>
    </w:p>
    <w:p w14:paraId="4A303ED4" w14:textId="77777777" w:rsidR="002E5CFE" w:rsidRPr="002E5CFE" w:rsidRDefault="002E5CFE" w:rsidP="002E5CFE">
      <w:pPr>
        <w:pStyle w:val="EndNoteBibliography"/>
        <w:ind w:left="720" w:hanging="720"/>
        <w:rPr>
          <w:noProof/>
        </w:rPr>
      </w:pPr>
      <w:r w:rsidRPr="002E5CFE">
        <w:rPr>
          <w:noProof/>
        </w:rPr>
        <w:t>O’Malley KG, Evans ML, Johnson MA</w:t>
      </w:r>
      <w:r w:rsidRPr="002E5CFE">
        <w:rPr>
          <w:i/>
          <w:noProof/>
        </w:rPr>
        <w:t>, et al.</w:t>
      </w:r>
      <w:r w:rsidRPr="002E5CFE">
        <w:rPr>
          <w:noProof/>
        </w:rPr>
        <w:t xml:space="preserve"> (2014) Genetic parentage analysis of spring chinook salmon on the south santiam river: Insights into population productivity and reintroduction strategies. Oregon state department of fish and wildlife. </w:t>
      </w:r>
      <w:r w:rsidRPr="002E5CFE">
        <w:rPr>
          <w:i/>
          <w:noProof/>
        </w:rPr>
        <w:t>US Army Corps of Engineers, Portland District</w:t>
      </w:r>
      <w:r w:rsidRPr="002E5CFE">
        <w:rPr>
          <w:noProof/>
        </w:rPr>
        <w:t>.</w:t>
      </w:r>
    </w:p>
    <w:p w14:paraId="53D0D19E" w14:textId="77777777" w:rsidR="002E5CFE" w:rsidRPr="002E5CFE" w:rsidRDefault="002E5CFE" w:rsidP="002E5CFE">
      <w:pPr>
        <w:pStyle w:val="EndNoteBibliography"/>
        <w:ind w:left="720" w:hanging="720"/>
        <w:rPr>
          <w:noProof/>
        </w:rPr>
      </w:pPr>
      <w:r w:rsidRPr="002E5CFE">
        <w:rPr>
          <w:noProof/>
        </w:rPr>
        <w:t xml:space="preserve">O’Malley KG, Evans ML, Johnson MA, Jacobson D, Hogansen M (2015) An evaluation of spring chinook salmon reintroductions above detroit dam, north santiam river, using genetic pedigree analysis. </w:t>
      </w:r>
      <w:r w:rsidRPr="002E5CFE">
        <w:rPr>
          <w:i/>
          <w:noProof/>
        </w:rPr>
        <w:t>Report to the US Army Corps of Engineers, Portland District, Portland, Oregon</w:t>
      </w:r>
      <w:r w:rsidRPr="002E5CFE">
        <w:rPr>
          <w:noProof/>
        </w:rPr>
        <w:t>.</w:t>
      </w:r>
    </w:p>
    <w:p w14:paraId="4226BF01" w14:textId="77777777" w:rsidR="002E5CFE" w:rsidRPr="002E5CFE" w:rsidRDefault="002E5CFE" w:rsidP="002E5CFE">
      <w:pPr>
        <w:pStyle w:val="EndNoteBibliography"/>
        <w:ind w:left="720" w:hanging="720"/>
        <w:rPr>
          <w:noProof/>
        </w:rPr>
      </w:pPr>
      <w:r w:rsidRPr="002E5CFE">
        <w:rPr>
          <w:noProof/>
        </w:rPr>
        <w:t xml:space="preserve">Sard NM, Jacobson DP, Banks MA (2016a) Grandparentage assignments identify unexpected adfluvial life history tactic contributing offspring to a reintroduced population. </w:t>
      </w:r>
      <w:r w:rsidRPr="002E5CFE">
        <w:rPr>
          <w:i/>
          <w:noProof/>
        </w:rPr>
        <w:t>Ecology and Evolution</w:t>
      </w:r>
      <w:r w:rsidRPr="002E5CFE">
        <w:rPr>
          <w:noProof/>
        </w:rPr>
        <w:t xml:space="preserve"> </w:t>
      </w:r>
      <w:r w:rsidRPr="002E5CFE">
        <w:rPr>
          <w:b/>
          <w:noProof/>
        </w:rPr>
        <w:t>6</w:t>
      </w:r>
      <w:r w:rsidRPr="002E5CFE">
        <w:rPr>
          <w:noProof/>
        </w:rPr>
        <w:t>, 6773-6783.</w:t>
      </w:r>
    </w:p>
    <w:p w14:paraId="67E3A314" w14:textId="77777777" w:rsidR="002E5CFE" w:rsidRPr="002E5CFE" w:rsidRDefault="002E5CFE" w:rsidP="002E5CFE">
      <w:pPr>
        <w:pStyle w:val="EndNoteBibliography"/>
        <w:ind w:left="720" w:hanging="720"/>
        <w:rPr>
          <w:noProof/>
        </w:rPr>
      </w:pPr>
      <w:r w:rsidRPr="002E5CFE">
        <w:rPr>
          <w:noProof/>
        </w:rPr>
        <w:t>Sard NM, Johnson MA, Jacobson DP</w:t>
      </w:r>
      <w:r w:rsidRPr="002E5CFE">
        <w:rPr>
          <w:i/>
          <w:noProof/>
        </w:rPr>
        <w:t>, et al.</w:t>
      </w:r>
      <w:r w:rsidRPr="002E5CFE">
        <w:rPr>
          <w:noProof/>
        </w:rPr>
        <w:t xml:space="preserve"> (2016b) Genetic monitoring guides adaptive management of a migratory fish reintroduction program. </w:t>
      </w:r>
      <w:r w:rsidRPr="002E5CFE">
        <w:rPr>
          <w:i/>
          <w:noProof/>
        </w:rPr>
        <w:t>Animal Conservation</w:t>
      </w:r>
      <w:r w:rsidRPr="002E5CFE">
        <w:rPr>
          <w:noProof/>
        </w:rPr>
        <w:t xml:space="preserve"> </w:t>
      </w:r>
      <w:r w:rsidRPr="002E5CFE">
        <w:rPr>
          <w:b/>
          <w:noProof/>
        </w:rPr>
        <w:t>19</w:t>
      </w:r>
      <w:r w:rsidRPr="002E5CFE">
        <w:rPr>
          <w:noProof/>
        </w:rPr>
        <w:t>, 570-577.</w:t>
      </w:r>
    </w:p>
    <w:p w14:paraId="5A4443DF" w14:textId="77777777" w:rsidR="002E5CFE" w:rsidRPr="002E5CFE" w:rsidRDefault="002E5CFE" w:rsidP="002E5CFE">
      <w:pPr>
        <w:pStyle w:val="EndNoteBibliography"/>
        <w:ind w:left="720" w:hanging="720"/>
        <w:rPr>
          <w:noProof/>
        </w:rPr>
      </w:pPr>
      <w:r w:rsidRPr="002E5CFE">
        <w:rPr>
          <w:noProof/>
        </w:rPr>
        <w:t>Sard NM, O’Malley KG, Jacobson DP</w:t>
      </w:r>
      <w:r w:rsidRPr="002E5CFE">
        <w:rPr>
          <w:i/>
          <w:noProof/>
        </w:rPr>
        <w:t>, et al.</w:t>
      </w:r>
      <w:r w:rsidRPr="002E5CFE">
        <w:rPr>
          <w:noProof/>
        </w:rPr>
        <w:t xml:space="preserve"> (2015) Factors influencing spawner success in a spring chinook salmon (oncorhynchus tshawytscha) reintroduction program. </w:t>
      </w:r>
      <w:r w:rsidRPr="002E5CFE">
        <w:rPr>
          <w:i/>
          <w:noProof/>
        </w:rPr>
        <w:t>Canadian Journal of Fisheries and Aquatic Sciences</w:t>
      </w:r>
      <w:r w:rsidRPr="002E5CFE">
        <w:rPr>
          <w:noProof/>
        </w:rPr>
        <w:t xml:space="preserve"> </w:t>
      </w:r>
      <w:r w:rsidRPr="002E5CFE">
        <w:rPr>
          <w:b/>
          <w:noProof/>
        </w:rPr>
        <w:t>72</w:t>
      </w:r>
      <w:r w:rsidRPr="002E5CFE">
        <w:rPr>
          <w:noProof/>
        </w:rPr>
        <w:t>, 1390-1397.</w:t>
      </w:r>
    </w:p>
    <w:p w14:paraId="063E4DE7" w14:textId="77777777" w:rsidR="002E5CFE" w:rsidRPr="002E5CFE" w:rsidRDefault="002E5CFE" w:rsidP="002E5CFE">
      <w:pPr>
        <w:pStyle w:val="EndNoteBibliography"/>
        <w:ind w:left="720" w:hanging="720"/>
        <w:rPr>
          <w:noProof/>
        </w:rPr>
      </w:pPr>
      <w:r w:rsidRPr="002E5CFE">
        <w:rPr>
          <w:noProof/>
        </w:rPr>
        <w:t xml:space="preserve">Walling CA, Pemberton JM, Hadfield JD, Kruuk LE (2010) Comparing parentage inference software: Reanalysis of a red deer pedigree. </w:t>
      </w:r>
      <w:r w:rsidRPr="002E5CFE">
        <w:rPr>
          <w:i/>
          <w:noProof/>
        </w:rPr>
        <w:t>Molecular Ecology</w:t>
      </w:r>
      <w:r w:rsidRPr="002E5CFE">
        <w:rPr>
          <w:noProof/>
        </w:rPr>
        <w:t xml:space="preserve"> </w:t>
      </w:r>
      <w:r w:rsidRPr="002E5CFE">
        <w:rPr>
          <w:b/>
          <w:noProof/>
        </w:rPr>
        <w:t>19</w:t>
      </w:r>
      <w:r w:rsidRPr="002E5CFE">
        <w:rPr>
          <w:noProof/>
        </w:rPr>
        <w:t>, 1914-1928.</w:t>
      </w:r>
    </w:p>
    <w:p w14:paraId="5AFBCC04" w14:textId="77777777" w:rsidR="002E5CFE" w:rsidRPr="002E5CFE" w:rsidRDefault="002E5CFE" w:rsidP="002E5CFE">
      <w:pPr>
        <w:pStyle w:val="EndNoteBibliography"/>
        <w:ind w:left="720" w:hanging="720"/>
        <w:rPr>
          <w:noProof/>
        </w:rPr>
      </w:pPr>
      <w:r w:rsidRPr="002E5CFE">
        <w:rPr>
          <w:noProof/>
        </w:rPr>
        <w:t xml:space="preserve">Zuur AF, Ieno EN, Walker NJ, Saveliev AA, Smith GM (2009) </w:t>
      </w:r>
      <w:r w:rsidRPr="002E5CFE">
        <w:rPr>
          <w:i/>
          <w:noProof/>
        </w:rPr>
        <w:t>Mixed effects models and extensions in ecology with r</w:t>
      </w:r>
      <w:r w:rsidRPr="002E5CFE">
        <w:rPr>
          <w:noProof/>
        </w:rPr>
        <w:t xml:space="preserve"> Springer.</w:t>
      </w:r>
    </w:p>
    <w:p w14:paraId="2D8974A1" w14:textId="1F3F5064" w:rsidR="00426A7F" w:rsidRPr="00426A7F" w:rsidRDefault="00426A7F">
      <w:pPr>
        <w:rPr>
          <w:i/>
          <w:iCs/>
        </w:rPr>
      </w:pPr>
      <w:r>
        <w:rPr>
          <w:i/>
          <w:iCs/>
        </w:rPr>
        <w:fldChar w:fldCharType="end"/>
      </w:r>
    </w:p>
    <w:sectPr w:rsidR="00426A7F" w:rsidRPr="00426A7F" w:rsidSect="006E398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A1E60" w14:textId="77777777" w:rsidR="00213F7F" w:rsidRDefault="00213F7F" w:rsidP="00426A7F">
      <w:r>
        <w:separator/>
      </w:r>
    </w:p>
  </w:endnote>
  <w:endnote w:type="continuationSeparator" w:id="0">
    <w:p w14:paraId="5C5BF66A" w14:textId="77777777" w:rsidR="00213F7F" w:rsidRDefault="00213F7F" w:rsidP="00426A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60ABD8" w14:textId="77777777" w:rsidR="00213F7F" w:rsidRDefault="00213F7F" w:rsidP="00426A7F">
      <w:r>
        <w:separator/>
      </w:r>
    </w:p>
  </w:footnote>
  <w:footnote w:type="continuationSeparator" w:id="0">
    <w:p w14:paraId="20AB1E04" w14:textId="77777777" w:rsidR="00213F7F" w:rsidRDefault="00213F7F" w:rsidP="00426A7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368&lt;/item&gt;&lt;item&gt;1369&lt;/item&gt;&lt;item&gt;1370&lt;/item&gt;&lt;item&gt;1376&lt;/item&gt;&lt;item&gt;1393&lt;/item&gt;&lt;item&gt;1541&lt;/item&gt;&lt;item&gt;1542&lt;/item&gt;&lt;item&gt;1544&lt;/item&gt;&lt;item&gt;1560&lt;/item&gt;&lt;item&gt;1561&lt;/item&gt;&lt;item&gt;1571&lt;/item&gt;&lt;item&gt;1572&lt;/item&gt;&lt;item&gt;1624&lt;/item&gt;&lt;item&gt;1626&lt;/item&gt;&lt;item&gt;1627&lt;/item&gt;&lt;item&gt;1628&lt;/item&gt;&lt;item&gt;1675&lt;/item&gt;&lt;/record-ids&gt;&lt;/item&gt;&lt;/Libraries&gt;"/>
  </w:docVars>
  <w:rsids>
    <w:rsidRoot w:val="00426A7F"/>
    <w:rsid w:val="0000704A"/>
    <w:rsid w:val="000111E4"/>
    <w:rsid w:val="000215D5"/>
    <w:rsid w:val="000252B3"/>
    <w:rsid w:val="00030C22"/>
    <w:rsid w:val="00037BCB"/>
    <w:rsid w:val="00070FBD"/>
    <w:rsid w:val="00071410"/>
    <w:rsid w:val="0007479D"/>
    <w:rsid w:val="00075AD1"/>
    <w:rsid w:val="000A2DAF"/>
    <w:rsid w:val="000A3926"/>
    <w:rsid w:val="000B5E81"/>
    <w:rsid w:val="000E5DD2"/>
    <w:rsid w:val="000F1A6A"/>
    <w:rsid w:val="000F607E"/>
    <w:rsid w:val="00101505"/>
    <w:rsid w:val="001052C3"/>
    <w:rsid w:val="001053B0"/>
    <w:rsid w:val="00106CBD"/>
    <w:rsid w:val="001100E4"/>
    <w:rsid w:val="00113C0B"/>
    <w:rsid w:val="00113D3D"/>
    <w:rsid w:val="00117E1E"/>
    <w:rsid w:val="0012502A"/>
    <w:rsid w:val="0012779A"/>
    <w:rsid w:val="0013106B"/>
    <w:rsid w:val="00153167"/>
    <w:rsid w:val="001574F8"/>
    <w:rsid w:val="00163028"/>
    <w:rsid w:val="00165A45"/>
    <w:rsid w:val="00172350"/>
    <w:rsid w:val="001876DC"/>
    <w:rsid w:val="001954E0"/>
    <w:rsid w:val="001A5BB0"/>
    <w:rsid w:val="001B4514"/>
    <w:rsid w:val="001C0357"/>
    <w:rsid w:val="001C1598"/>
    <w:rsid w:val="00207895"/>
    <w:rsid w:val="00213089"/>
    <w:rsid w:val="00213F7F"/>
    <w:rsid w:val="00221155"/>
    <w:rsid w:val="00227A30"/>
    <w:rsid w:val="00235640"/>
    <w:rsid w:val="0023721B"/>
    <w:rsid w:val="002415CD"/>
    <w:rsid w:val="00247D13"/>
    <w:rsid w:val="00257BE3"/>
    <w:rsid w:val="00261E5B"/>
    <w:rsid w:val="00262BF8"/>
    <w:rsid w:val="002753BF"/>
    <w:rsid w:val="00275E96"/>
    <w:rsid w:val="002A1615"/>
    <w:rsid w:val="002A23D0"/>
    <w:rsid w:val="002B68CB"/>
    <w:rsid w:val="002C21B9"/>
    <w:rsid w:val="002C7AD5"/>
    <w:rsid w:val="002D067D"/>
    <w:rsid w:val="002D35EB"/>
    <w:rsid w:val="002D5BB5"/>
    <w:rsid w:val="002E5CFE"/>
    <w:rsid w:val="002E66E3"/>
    <w:rsid w:val="002F0674"/>
    <w:rsid w:val="002F4363"/>
    <w:rsid w:val="0031214F"/>
    <w:rsid w:val="003126DF"/>
    <w:rsid w:val="00316240"/>
    <w:rsid w:val="00322706"/>
    <w:rsid w:val="00323764"/>
    <w:rsid w:val="0034255E"/>
    <w:rsid w:val="00351BC1"/>
    <w:rsid w:val="00373EBF"/>
    <w:rsid w:val="00374007"/>
    <w:rsid w:val="00374E16"/>
    <w:rsid w:val="00391695"/>
    <w:rsid w:val="003C1673"/>
    <w:rsid w:val="003C3F11"/>
    <w:rsid w:val="003D77FB"/>
    <w:rsid w:val="003E00C6"/>
    <w:rsid w:val="003E489D"/>
    <w:rsid w:val="00400E28"/>
    <w:rsid w:val="00401B68"/>
    <w:rsid w:val="00404345"/>
    <w:rsid w:val="00413EC0"/>
    <w:rsid w:val="004212C0"/>
    <w:rsid w:val="00426A7F"/>
    <w:rsid w:val="00440FD4"/>
    <w:rsid w:val="00457AFE"/>
    <w:rsid w:val="00474686"/>
    <w:rsid w:val="00492217"/>
    <w:rsid w:val="004A0EE2"/>
    <w:rsid w:val="004A4376"/>
    <w:rsid w:val="004A7EB4"/>
    <w:rsid w:val="004C7A87"/>
    <w:rsid w:val="004E0EED"/>
    <w:rsid w:val="004E5267"/>
    <w:rsid w:val="004F40CE"/>
    <w:rsid w:val="004F4604"/>
    <w:rsid w:val="00501D4E"/>
    <w:rsid w:val="0050205B"/>
    <w:rsid w:val="00536822"/>
    <w:rsid w:val="005602D1"/>
    <w:rsid w:val="00575AB5"/>
    <w:rsid w:val="00575C0C"/>
    <w:rsid w:val="00576BEE"/>
    <w:rsid w:val="0058797F"/>
    <w:rsid w:val="00590916"/>
    <w:rsid w:val="00590F8E"/>
    <w:rsid w:val="005930E1"/>
    <w:rsid w:val="005932F1"/>
    <w:rsid w:val="005A643D"/>
    <w:rsid w:val="005B2EE8"/>
    <w:rsid w:val="005B5FDB"/>
    <w:rsid w:val="005C5598"/>
    <w:rsid w:val="005D2D27"/>
    <w:rsid w:val="005D7078"/>
    <w:rsid w:val="005E1882"/>
    <w:rsid w:val="005F0174"/>
    <w:rsid w:val="005F1A88"/>
    <w:rsid w:val="005F60A2"/>
    <w:rsid w:val="006001FF"/>
    <w:rsid w:val="0061057D"/>
    <w:rsid w:val="0063046E"/>
    <w:rsid w:val="00631807"/>
    <w:rsid w:val="00640EB6"/>
    <w:rsid w:val="006416D4"/>
    <w:rsid w:val="00645F87"/>
    <w:rsid w:val="006706ED"/>
    <w:rsid w:val="00677B13"/>
    <w:rsid w:val="006838BF"/>
    <w:rsid w:val="00687430"/>
    <w:rsid w:val="0069085F"/>
    <w:rsid w:val="006965BE"/>
    <w:rsid w:val="006C210F"/>
    <w:rsid w:val="006E3982"/>
    <w:rsid w:val="00702BDA"/>
    <w:rsid w:val="007210DF"/>
    <w:rsid w:val="00727C4E"/>
    <w:rsid w:val="007323AF"/>
    <w:rsid w:val="007601B6"/>
    <w:rsid w:val="00760D36"/>
    <w:rsid w:val="0078196E"/>
    <w:rsid w:val="007A0E65"/>
    <w:rsid w:val="007A1AD0"/>
    <w:rsid w:val="007B19FA"/>
    <w:rsid w:val="007B1F5C"/>
    <w:rsid w:val="007B4C6C"/>
    <w:rsid w:val="007C49ED"/>
    <w:rsid w:val="007D6CB9"/>
    <w:rsid w:val="007E2F9C"/>
    <w:rsid w:val="007E381C"/>
    <w:rsid w:val="007F4966"/>
    <w:rsid w:val="00800E6B"/>
    <w:rsid w:val="00815DCE"/>
    <w:rsid w:val="00833979"/>
    <w:rsid w:val="008546E7"/>
    <w:rsid w:val="00856FFB"/>
    <w:rsid w:val="008570EB"/>
    <w:rsid w:val="00876CA5"/>
    <w:rsid w:val="008847A1"/>
    <w:rsid w:val="00897CE9"/>
    <w:rsid w:val="008A10CA"/>
    <w:rsid w:val="008D37B6"/>
    <w:rsid w:val="008E3978"/>
    <w:rsid w:val="008F17F8"/>
    <w:rsid w:val="008F2C42"/>
    <w:rsid w:val="00906BF8"/>
    <w:rsid w:val="0091120E"/>
    <w:rsid w:val="00914C9F"/>
    <w:rsid w:val="00941B17"/>
    <w:rsid w:val="00952FC9"/>
    <w:rsid w:val="0096558E"/>
    <w:rsid w:val="00977CE8"/>
    <w:rsid w:val="0098710C"/>
    <w:rsid w:val="009A2A69"/>
    <w:rsid w:val="009D5B66"/>
    <w:rsid w:val="009E502A"/>
    <w:rsid w:val="009F3717"/>
    <w:rsid w:val="00A16025"/>
    <w:rsid w:val="00A22ADA"/>
    <w:rsid w:val="00A24BC1"/>
    <w:rsid w:val="00A46650"/>
    <w:rsid w:val="00A53F27"/>
    <w:rsid w:val="00A5756E"/>
    <w:rsid w:val="00A578D5"/>
    <w:rsid w:val="00A6050F"/>
    <w:rsid w:val="00A61C14"/>
    <w:rsid w:val="00A669F4"/>
    <w:rsid w:val="00A71A92"/>
    <w:rsid w:val="00A85FB2"/>
    <w:rsid w:val="00AD3B92"/>
    <w:rsid w:val="00B00A8A"/>
    <w:rsid w:val="00B13265"/>
    <w:rsid w:val="00B134BB"/>
    <w:rsid w:val="00B13F3E"/>
    <w:rsid w:val="00B1409A"/>
    <w:rsid w:val="00B2256C"/>
    <w:rsid w:val="00B22743"/>
    <w:rsid w:val="00B25088"/>
    <w:rsid w:val="00B3104D"/>
    <w:rsid w:val="00B54D09"/>
    <w:rsid w:val="00B72883"/>
    <w:rsid w:val="00B800BA"/>
    <w:rsid w:val="00B8616D"/>
    <w:rsid w:val="00B94ECE"/>
    <w:rsid w:val="00B96263"/>
    <w:rsid w:val="00BA08B8"/>
    <w:rsid w:val="00BB15CC"/>
    <w:rsid w:val="00BB6CE7"/>
    <w:rsid w:val="00BC3443"/>
    <w:rsid w:val="00C06177"/>
    <w:rsid w:val="00C2055B"/>
    <w:rsid w:val="00C33AA9"/>
    <w:rsid w:val="00C41065"/>
    <w:rsid w:val="00C42AF9"/>
    <w:rsid w:val="00C45759"/>
    <w:rsid w:val="00C528D8"/>
    <w:rsid w:val="00C6140E"/>
    <w:rsid w:val="00C624FD"/>
    <w:rsid w:val="00C77A87"/>
    <w:rsid w:val="00C84D93"/>
    <w:rsid w:val="00CA7054"/>
    <w:rsid w:val="00CA7886"/>
    <w:rsid w:val="00CC6317"/>
    <w:rsid w:val="00CC754A"/>
    <w:rsid w:val="00CD19B7"/>
    <w:rsid w:val="00CE4412"/>
    <w:rsid w:val="00CF44B7"/>
    <w:rsid w:val="00D103FD"/>
    <w:rsid w:val="00D3710E"/>
    <w:rsid w:val="00D53490"/>
    <w:rsid w:val="00D65024"/>
    <w:rsid w:val="00D8524B"/>
    <w:rsid w:val="00D954EC"/>
    <w:rsid w:val="00DB04B9"/>
    <w:rsid w:val="00DB275B"/>
    <w:rsid w:val="00DB5827"/>
    <w:rsid w:val="00DB7260"/>
    <w:rsid w:val="00DD0610"/>
    <w:rsid w:val="00DD25F4"/>
    <w:rsid w:val="00DD514B"/>
    <w:rsid w:val="00E17E1D"/>
    <w:rsid w:val="00E34F5E"/>
    <w:rsid w:val="00E5242A"/>
    <w:rsid w:val="00E53851"/>
    <w:rsid w:val="00E6119F"/>
    <w:rsid w:val="00E71763"/>
    <w:rsid w:val="00E806CB"/>
    <w:rsid w:val="00E92678"/>
    <w:rsid w:val="00E95DE5"/>
    <w:rsid w:val="00E9700D"/>
    <w:rsid w:val="00EA0E8C"/>
    <w:rsid w:val="00ED45D6"/>
    <w:rsid w:val="00EE22FC"/>
    <w:rsid w:val="00EE2FDD"/>
    <w:rsid w:val="00EE5FC8"/>
    <w:rsid w:val="00EF55CB"/>
    <w:rsid w:val="00EF57D5"/>
    <w:rsid w:val="00EF7F67"/>
    <w:rsid w:val="00F105EB"/>
    <w:rsid w:val="00F26025"/>
    <w:rsid w:val="00F27000"/>
    <w:rsid w:val="00F3282A"/>
    <w:rsid w:val="00F34C63"/>
    <w:rsid w:val="00F37A6D"/>
    <w:rsid w:val="00F4748C"/>
    <w:rsid w:val="00F62545"/>
    <w:rsid w:val="00F73FE6"/>
    <w:rsid w:val="00F8630C"/>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AA95A6A"/>
  <w15:chartTrackingRefBased/>
  <w15:docId w15:val="{C20F6751-E679-6F42-B5FC-FF47922DC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26A7F"/>
    <w:pPr>
      <w:tabs>
        <w:tab w:val="center" w:pos="4680"/>
        <w:tab w:val="right" w:pos="9360"/>
      </w:tabs>
    </w:pPr>
  </w:style>
  <w:style w:type="character" w:customStyle="1" w:styleId="HeaderChar">
    <w:name w:val="Header Char"/>
    <w:basedOn w:val="DefaultParagraphFont"/>
    <w:link w:val="Header"/>
    <w:uiPriority w:val="99"/>
    <w:rsid w:val="00426A7F"/>
  </w:style>
  <w:style w:type="paragraph" w:styleId="Footer">
    <w:name w:val="footer"/>
    <w:basedOn w:val="Normal"/>
    <w:link w:val="FooterChar"/>
    <w:uiPriority w:val="99"/>
    <w:unhideWhenUsed/>
    <w:rsid w:val="00426A7F"/>
    <w:pPr>
      <w:tabs>
        <w:tab w:val="center" w:pos="4680"/>
        <w:tab w:val="right" w:pos="9360"/>
      </w:tabs>
    </w:pPr>
  </w:style>
  <w:style w:type="character" w:customStyle="1" w:styleId="FooterChar">
    <w:name w:val="Footer Char"/>
    <w:basedOn w:val="DefaultParagraphFont"/>
    <w:link w:val="Footer"/>
    <w:uiPriority w:val="99"/>
    <w:rsid w:val="00426A7F"/>
  </w:style>
  <w:style w:type="paragraph" w:styleId="BalloonText">
    <w:name w:val="Balloon Text"/>
    <w:basedOn w:val="Normal"/>
    <w:link w:val="BalloonTextChar"/>
    <w:uiPriority w:val="99"/>
    <w:semiHidden/>
    <w:unhideWhenUsed/>
    <w:rsid w:val="00426A7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26A7F"/>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426A7F"/>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26A7F"/>
    <w:rPr>
      <w:rFonts w:ascii="Calibri" w:hAnsi="Calibri" w:cs="Calibri"/>
    </w:rPr>
  </w:style>
  <w:style w:type="paragraph" w:customStyle="1" w:styleId="EndNoteBibliography">
    <w:name w:val="EndNote Bibliography"/>
    <w:basedOn w:val="Normal"/>
    <w:link w:val="EndNoteBibliographyChar"/>
    <w:rsid w:val="00426A7F"/>
    <w:rPr>
      <w:rFonts w:ascii="Calibri" w:hAnsi="Calibri" w:cs="Calibri"/>
    </w:rPr>
  </w:style>
  <w:style w:type="character" w:customStyle="1" w:styleId="EndNoteBibliographyChar">
    <w:name w:val="EndNote Bibliography Char"/>
    <w:basedOn w:val="DefaultParagraphFont"/>
    <w:link w:val="EndNoteBibliography"/>
    <w:rsid w:val="00426A7F"/>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2571360">
      <w:bodyDiv w:val="1"/>
      <w:marLeft w:val="0"/>
      <w:marRight w:val="0"/>
      <w:marTop w:val="0"/>
      <w:marBottom w:val="0"/>
      <w:divBdr>
        <w:top w:val="none" w:sz="0" w:space="0" w:color="auto"/>
        <w:left w:val="none" w:sz="0" w:space="0" w:color="auto"/>
        <w:bottom w:val="none" w:sz="0" w:space="0" w:color="auto"/>
        <w:right w:val="none" w:sz="0" w:space="0" w:color="auto"/>
      </w:divBdr>
    </w:div>
    <w:div w:id="1897155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5</Pages>
  <Words>2615</Words>
  <Characters>1490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8</cp:revision>
  <dcterms:created xsi:type="dcterms:W3CDTF">2023-02-06T19:49:00Z</dcterms:created>
  <dcterms:modified xsi:type="dcterms:W3CDTF">2023-02-17T23:03:00Z</dcterms:modified>
</cp:coreProperties>
</file>